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proofErr w:type="spellStart"/>
      <w:r>
        <w:rPr>
          <w:i/>
          <w:iCs/>
        </w:rPr>
        <w:t>PySyft</w:t>
      </w:r>
      <w:proofErr w:type="spellEnd"/>
      <w:r>
        <w:rPr>
          <w:i/>
          <w:iCs/>
        </w:rPr>
        <w:t xml:space="preserve">, FATE, Flower, </w:t>
      </w:r>
      <w:proofErr w:type="spellStart"/>
      <w:r>
        <w:rPr>
          <w:i/>
          <w:iCs/>
        </w:rPr>
        <w:t>FedML</w:t>
      </w:r>
      <w:proofErr w:type="spellEnd"/>
      <w:r>
        <w:rPr>
          <w:i/>
          <w:iCs/>
        </w:rPr>
        <w:t xml:space="preserve">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 xml:space="preserve">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w:t>
      </w:r>
      <w:proofErr w:type="spellStart"/>
      <w:r>
        <w:t>behaviours</w:t>
      </w:r>
      <w:proofErr w:type="spellEnd"/>
      <w:r>
        <w:t xml:space="preserve">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w:t>
      </w:r>
      <w:proofErr w:type="gramStart"/>
      <w:r w:rsidRPr="00770898">
        <w:t>the current</w:t>
      </w:r>
      <w:proofErr w:type="gramEnd"/>
      <w:r w:rsidRPr="00770898">
        <w:t xml:space="preserve">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proofErr w:type="spellStart"/>
      <w:r>
        <w:rPr>
          <w:i/>
          <w:iCs/>
        </w:rPr>
        <w:t>PySyft</w:t>
      </w:r>
      <w:proofErr w:type="spellEnd"/>
      <w:r>
        <w:rPr>
          <w:i/>
          <w:iCs/>
        </w:rPr>
        <w:t xml:space="preserve">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w:t>
      </w:r>
      <w:proofErr w:type="spellStart"/>
      <w:r>
        <w:t>normalised</w:t>
      </w:r>
      <w:proofErr w:type="spellEnd"/>
      <w:r>
        <w:t xml:space="preserve"> and finally averaged. Figure 3.2. illustrates the formulas and table 3.1. shows the results being </w:t>
      </w:r>
      <w:proofErr w:type="spellStart"/>
      <w:r w:rsidRPr="00D612BF">
        <w:rPr>
          <w:i/>
          <w:iCs/>
        </w:rPr>
        <w:t>PySyft</w:t>
      </w:r>
      <w:proofErr w:type="spellEnd"/>
      <w:r>
        <w:t xml:space="preserve"> the most popular open-source FL framework.</w:t>
      </w:r>
    </w:p>
    <w:p w14:paraId="6DD9BFAC" w14:textId="2291FE48"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w:t>
      </w:r>
      <w:proofErr w:type="gramStart"/>
      <w:r>
        <w:t>and also</w:t>
      </w:r>
      <w:proofErr w:type="gramEnd"/>
      <w:r>
        <w:t xml:space="preserve"> focus the selection on samples that can represent the entire population.</w:t>
      </w:r>
      <w:r w:rsidR="0073329A">
        <w:t xml:space="preserve"> Based on this selection, section 3.1.1. details the frameworks that will be used in the experimentation, and section 3.1.2. lists are the remaining frameworks.</w:t>
      </w:r>
      <w:r w:rsidR="00E27FEA">
        <w:t xml:space="preserve"> </w:t>
      </w:r>
      <w:r w:rsidR="00E27FEA" w:rsidRPr="00161D82">
        <w:t>contributed to the idea of evaluating open-source FL frameworks and helped establish criteria for comparison. These criteria include ease of use and deployment, development, analysis capabilities, accuracy, and performance. These criteria will be applied in Section 5, where popular FL frameworks are evaluated.</w:t>
      </w:r>
    </w:p>
    <w:p w14:paraId="4A1EE158" w14:textId="16D22C86" w:rsidR="00F44367" w:rsidRDefault="00F44367" w:rsidP="00F44367">
      <w:pPr>
        <w:pStyle w:val="BodyText"/>
        <w:spacing w:line="360" w:lineRule="auto"/>
        <w:ind w:left="540" w:right="332" w:firstLine="470"/>
      </w:pPr>
      <w:r w:rsidRPr="00892FF0">
        <w:t xml:space="preserve">introduced </w:t>
      </w:r>
      <w:proofErr w:type="spellStart"/>
      <w:r w:rsidRPr="00892FF0">
        <w:rPr>
          <w:i/>
          <w:iCs/>
        </w:rPr>
        <w:t>PySyft</w:t>
      </w:r>
      <w:proofErr w:type="spellEnd"/>
      <w:r w:rsidRPr="00892FF0">
        <w:t xml:space="preserve"> a multi-language library that facilitates secure and private ML. It was developed by the </w:t>
      </w:r>
      <w:proofErr w:type="spellStart"/>
      <w:r w:rsidRPr="00892FF0">
        <w:rPr>
          <w:i/>
          <w:iCs/>
        </w:rPr>
        <w:t>OpenMined</w:t>
      </w:r>
      <w:proofErr w:type="spellEnd"/>
      <w:r w:rsidRPr="00892FF0">
        <w:t xml:space="preserve"> community with the objective of making FL data science more accessible through Python bindings and user-friendly interfaces. </w:t>
      </w:r>
      <w:proofErr w:type="spellStart"/>
      <w:r w:rsidRPr="00FF361A">
        <w:rPr>
          <w:i/>
          <w:iCs/>
        </w:rPr>
        <w:t>PySyft</w:t>
      </w:r>
      <w:proofErr w:type="spellEnd"/>
      <w:r w:rsidRPr="00892FF0">
        <w:t xml:space="preserve"> uses libraries like </w:t>
      </w:r>
      <w:proofErr w:type="spellStart"/>
      <w:r w:rsidRPr="00892FF0">
        <w:rPr>
          <w:i/>
          <w:iCs/>
        </w:rPr>
        <w:t>PyTorch</w:t>
      </w:r>
      <w:proofErr w:type="spellEnd"/>
      <w:r w:rsidRPr="00892FF0">
        <w:t xml:space="preserve"> and TensorFlow with additional capabilities. Comparing it with other frameworks like </w:t>
      </w:r>
      <w:r w:rsidRPr="00FF361A">
        <w:rPr>
          <w:i/>
          <w:iCs/>
        </w:rPr>
        <w:t>TFF</w:t>
      </w:r>
      <w:r w:rsidRPr="00892FF0">
        <w:t xml:space="preserve"> and </w:t>
      </w:r>
      <w:proofErr w:type="spellStart"/>
      <w:r w:rsidRPr="00892FF0">
        <w:rPr>
          <w:i/>
          <w:iCs/>
        </w:rPr>
        <w:t>PaddleFL</w:t>
      </w:r>
      <w:proofErr w:type="spellEnd"/>
      <w:r w:rsidRPr="00892FF0">
        <w:t xml:space="preserve">; </w:t>
      </w:r>
      <w:proofErr w:type="spellStart"/>
      <w:r w:rsidRPr="00FF361A">
        <w:rPr>
          <w:i/>
          <w:iCs/>
        </w:rPr>
        <w:t>PySyft</w:t>
      </w:r>
      <w:proofErr w:type="spellEnd"/>
      <w:r w:rsidRPr="00892FF0">
        <w:t xml:space="preserve"> offers detailed building blocks, allowing developers to implement FL efficiently. Also compared to Flower that supports heterogeneous client environments and offers tools for mobile and edge devices, claiming and advantage over </w:t>
      </w:r>
      <w:proofErr w:type="spellStart"/>
      <w:r w:rsidRPr="00FF361A">
        <w:rPr>
          <w:i/>
          <w:iCs/>
        </w:rPr>
        <w:t>PySyft</w:t>
      </w:r>
      <w:proofErr w:type="spellEnd"/>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w:t>
      </w:r>
      <w:proofErr w:type="gramStart"/>
      <w:r>
        <w:t>A number of</w:t>
      </w:r>
      <w:proofErr w:type="gramEnd"/>
      <w:r>
        <w:t xml:space="preserve"> secure computation protocols and machine learning algorithms are supported within FATE. Through the out-of-box usability and end-to-end building modules and visualization tools, users </w:t>
      </w:r>
      <w:proofErr w:type="gramStart"/>
      <w:r>
        <w:t>are able to</w:t>
      </w:r>
      <w:proofErr w:type="gramEnd"/>
      <w:r>
        <w:t xml:space="preserve"> get their applications up and running with efficiency and effectiveness. It not only offers a distributed platform that supports both stand-alone and cluster deployment but also privacy-preserving </w:t>
      </w:r>
      <w:proofErr w:type="spellStart"/>
      <w:r w:rsidRPr="00584025">
        <w:rPr>
          <w:i/>
          <w:iCs/>
        </w:rPr>
        <w:t>XGBoost</w:t>
      </w:r>
      <w:proofErr w:type="spellEnd"/>
      <w:r>
        <w:t xml:space="preserve">, federated transfer learning, and multi-variate data. </w:t>
      </w:r>
      <w:r w:rsidRPr="00584025">
        <w:rPr>
          <w:i/>
          <w:iCs/>
        </w:rPr>
        <w:t>FATE</w:t>
      </w:r>
      <w:r>
        <w:t xml:space="preserve"> interacts with users using </w:t>
      </w:r>
      <w:r w:rsidRPr="00584025">
        <w:rPr>
          <w:i/>
          <w:iCs/>
        </w:rPr>
        <w:t>FATE-</w:t>
      </w:r>
      <w:proofErr w:type="spellStart"/>
      <w:r w:rsidRPr="00584025">
        <w:rPr>
          <w:i/>
          <w:iCs/>
        </w:rPr>
        <w:t>FLow</w:t>
      </w:r>
      <w:proofErr w:type="spellEnd"/>
      <w:r>
        <w:t xml:space="preserve">, which serves as the scheduling </w:t>
      </w:r>
      <w:r>
        <w:lastRenderedPageBreak/>
        <w:t xml:space="preserve">system, </w:t>
      </w:r>
      <w:r w:rsidRPr="00584025">
        <w:rPr>
          <w:i/>
          <w:iCs/>
        </w:rPr>
        <w:t>FATE-Board</w:t>
      </w:r>
      <w:r>
        <w:t xml:space="preserve">, a visualization tool, and </w:t>
      </w:r>
      <w:r w:rsidRPr="00584025">
        <w:rPr>
          <w:i/>
          <w:iCs/>
        </w:rPr>
        <w:t>FATE-Serving</w:t>
      </w:r>
      <w:r>
        <w:t xml:space="preserve">, which is an inference high-performance serving engine. </w:t>
      </w:r>
      <w:proofErr w:type="spellStart"/>
      <w:r w:rsidRPr="00584025">
        <w:rPr>
          <w:i/>
          <w:iCs/>
        </w:rPr>
        <w:t>KubeFATE</w:t>
      </w:r>
      <w:proofErr w:type="spellEnd"/>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w:t>
      </w:r>
      <w:proofErr w:type="spellStart"/>
      <w:r>
        <w:t>centre</w:t>
      </w:r>
      <w:proofErr w:type="spellEnd"/>
      <w:r>
        <w:t xml:space="preserve">, hence an enterprise-managed solution over organizations' distributed infrastructure. It also supports cross-cloud deployment and 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proofErr w:type="spellStart"/>
      <w:r w:rsidRPr="00512D91">
        <w:rPr>
          <w:i/>
          <w:iCs/>
        </w:rPr>
        <w:t>FedML</w:t>
      </w:r>
      <w:proofErr w:type="spellEnd"/>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proofErr w:type="spellStart"/>
      <w:r w:rsidRPr="00512D91">
        <w:rPr>
          <w:i/>
          <w:iCs/>
        </w:rPr>
        <w:t>FedML</w:t>
      </w:r>
      <w:proofErr w:type="spellEnd"/>
      <w:r w:rsidRPr="003A2681">
        <w:t xml:space="preserve"> is architected into high-level API interactions through its </w:t>
      </w:r>
      <w:proofErr w:type="spellStart"/>
      <w:r w:rsidRPr="00512D91">
        <w:rPr>
          <w:i/>
          <w:iCs/>
        </w:rPr>
        <w:t>FedML</w:t>
      </w:r>
      <w:proofErr w:type="spellEnd"/>
      <w:r w:rsidRPr="00512D91">
        <w:rPr>
          <w:i/>
          <w:iCs/>
        </w:rPr>
        <w:t>-API</w:t>
      </w:r>
      <w:r w:rsidRPr="003A2681">
        <w:t xml:space="preserve">, whereas the low-level functionality is realized by </w:t>
      </w:r>
      <w:proofErr w:type="spellStart"/>
      <w:r w:rsidRPr="00512D91">
        <w:rPr>
          <w:i/>
          <w:iCs/>
        </w:rPr>
        <w:t>FedML</w:t>
      </w:r>
      <w:proofErr w:type="spellEnd"/>
      <w:r w:rsidRPr="003A2681">
        <w:t xml:space="preserve">-core to allow convenient implementation of distributed algorithms by users. This library also includes a real-world module for training on smartphones, called </w:t>
      </w:r>
      <w:proofErr w:type="spellStart"/>
      <w:r w:rsidRPr="00512D91">
        <w:rPr>
          <w:i/>
          <w:iCs/>
        </w:rPr>
        <w:t>FedML</w:t>
      </w:r>
      <w:proofErr w:type="spellEnd"/>
      <w:r w:rsidRPr="00512D91">
        <w:rPr>
          <w:i/>
          <w:iCs/>
        </w:rPr>
        <w:t>-Mobile</w:t>
      </w:r>
      <w:r w:rsidRPr="003A2681">
        <w:t xml:space="preserve">. Using such cryptographic primitives, standardized benchmarks can enforce privacy, security, and robustness, ensuring fair comparisons. </w:t>
      </w:r>
      <w:proofErr w:type="spellStart"/>
      <w:r w:rsidRPr="00512D91">
        <w:rPr>
          <w:i/>
          <w:iCs/>
        </w:rPr>
        <w:t>FedML</w:t>
      </w:r>
      <w:proofErr w:type="spellEnd"/>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proofErr w:type="spellStart"/>
      <w:r w:rsidRPr="00512D91">
        <w:rPr>
          <w:i/>
          <w:iCs/>
        </w:rPr>
        <w:t>FedML</w:t>
      </w:r>
      <w:proofErr w:type="spellEnd"/>
      <w:r w:rsidRPr="003A2681">
        <w:t xml:space="preserve"> is not only robust in terms of privacy and security </w:t>
      </w:r>
      <w:r w:rsidRPr="003A2681">
        <w:lastRenderedPageBreak/>
        <w:t xml:space="preserve">in FL but also applies advanced cryptographic techniques that ensure user data is secure to the level of model robustness. </w:t>
      </w:r>
      <w:proofErr w:type="spellStart"/>
      <w:r w:rsidRPr="003A2681">
        <w:t>FedML</w:t>
      </w:r>
      <w:proofErr w:type="spellEnd"/>
      <w:r w:rsidRPr="003A2681">
        <w:t xml:space="preserve"> follows a community-driven approach and is always changing and extending its features. New improvements are regularly updated based on feedback and contributions from global researchers. Such a collaborative effort helps push the frontiers of </w:t>
      </w:r>
      <w:r>
        <w:t>FL</w:t>
      </w:r>
      <w:r w:rsidRPr="003A2681">
        <w:t xml:space="preserve"> and ensures that </w:t>
      </w:r>
      <w:proofErr w:type="spellStart"/>
      <w:r w:rsidRPr="00512D91">
        <w:rPr>
          <w:i/>
          <w:iCs/>
        </w:rPr>
        <w:t>FedML</w:t>
      </w:r>
      <w:proofErr w:type="spellEnd"/>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proofErr w:type="spellStart"/>
      <w:r w:rsidRPr="00D8323C">
        <w:rPr>
          <w:i/>
          <w:iCs/>
        </w:rPr>
        <w:t>PyTorch</w:t>
      </w:r>
      <w:proofErr w:type="spellEnd"/>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proofErr w:type="spellStart"/>
      <w:r w:rsidRPr="00A54D84">
        <w:rPr>
          <w:i/>
          <w:iCs/>
        </w:rPr>
        <w:t>FedML</w:t>
      </w:r>
      <w:proofErr w:type="spellEnd"/>
      <w:r w:rsidRPr="00A54D84">
        <w:rPr>
          <w:i/>
          <w:iCs/>
        </w:rPr>
        <w:t>-API</w:t>
      </w:r>
      <w:r w:rsidRPr="001253B6">
        <w:t xml:space="preserve">, and low-level functionality in the part represented by </w:t>
      </w:r>
      <w:proofErr w:type="spellStart"/>
      <w:r w:rsidRPr="00A54D84">
        <w:rPr>
          <w:i/>
          <w:iCs/>
        </w:rPr>
        <w:t>FedML</w:t>
      </w:r>
      <w:proofErr w:type="spellEnd"/>
      <w:r w:rsidRPr="00A54D84">
        <w:rPr>
          <w:i/>
          <w:iCs/>
        </w:rPr>
        <w:t>-Core</w:t>
      </w:r>
      <w:r w:rsidRPr="001253B6">
        <w:t xml:space="preserve">. This makes it easier for the users to program distributed algorithms. It also has an on-device training capability for smartphones with cryptographic techniques to guarantee privacy, security, and robustness called </w:t>
      </w:r>
      <w:proofErr w:type="spellStart"/>
      <w:r w:rsidRPr="00A54D84">
        <w:rPr>
          <w:i/>
          <w:iCs/>
        </w:rPr>
        <w:t>FedML</w:t>
      </w:r>
      <w:proofErr w:type="spellEnd"/>
      <w:r w:rsidRPr="00A54D84">
        <w:rPr>
          <w:i/>
          <w:iCs/>
        </w:rPr>
        <w:t>-Mobile</w:t>
      </w:r>
      <w:r w:rsidRPr="001253B6">
        <w:t xml:space="preserve">.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w:t>
      </w:r>
      <w:proofErr w:type="gramStart"/>
      <w:r w:rsidRPr="001253B6">
        <w:t>absolutely necessary</w:t>
      </w:r>
      <w:proofErr w:type="gramEnd"/>
      <w:r w:rsidRPr="001253B6">
        <w:t xml:space="preserve">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w:t>
      </w:r>
      <w:r w:rsidR="00F44367" w:rsidRPr="006B3DE4">
        <w:lastRenderedPageBreak/>
        <w:t xml:space="preserve">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w:t>
      </w:r>
      <w:proofErr w:type="spellStart"/>
      <w:r w:rsidRPr="00E25A5E">
        <w:t>OpenFL</w:t>
      </w:r>
      <w:proofErr w:type="spellEnd"/>
      <w:r w:rsidRPr="00E25A5E">
        <w:t xml:space="preserve">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 xml:space="preserve">created by Intel Labs and the University of Pennsylvania, </w:t>
      </w:r>
      <w:proofErr w:type="spellStart"/>
      <w:r w:rsidRPr="00E25A5E">
        <w:t>OpenFL</w:t>
      </w:r>
      <w:proofErr w:type="spellEnd"/>
      <w:r w:rsidRPr="00E25A5E">
        <w:t xml:space="preserve">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w:t>
      </w:r>
      <w:proofErr w:type="spellStart"/>
      <w:r w:rsidRPr="00E25A5E">
        <w:t>PyTorch</w:t>
      </w:r>
      <w:proofErr w:type="spellEnd"/>
      <w:r w:rsidRPr="00E25A5E">
        <w:t xml:space="preserve">. In comparison to other frameworks, it stands out due to its open-source nature, TensorFlow Federated or </w:t>
      </w:r>
      <w:proofErr w:type="spellStart"/>
      <w:r w:rsidRPr="00E25A5E">
        <w:t>PySyft</w:t>
      </w:r>
      <w:proofErr w:type="spellEnd"/>
      <w:r w:rsidRPr="00E25A5E">
        <w:t xml:space="preserve"> focus more on academic research applications while </w:t>
      </w:r>
      <w:proofErr w:type="spellStart"/>
      <w:r w:rsidRPr="00E25A5E">
        <w:t>OpenFL</w:t>
      </w:r>
      <w:proofErr w:type="spellEnd"/>
      <w:r w:rsidRPr="00E25A5E">
        <w:t xml:space="preserve">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proofErr w:type="spellStart"/>
      <w:r w:rsidRPr="00100ABC">
        <w:rPr>
          <w:i/>
          <w:iCs/>
        </w:rPr>
        <w:t>PyTorch</w:t>
      </w:r>
      <w:proofErr w:type="spellEnd"/>
      <w:r>
        <w:t xml:space="preserve">, </w:t>
      </w:r>
      <w:r w:rsidRPr="00100ABC">
        <w:rPr>
          <w:i/>
          <w:iCs/>
        </w:rPr>
        <w:t>TensorFlow</w:t>
      </w:r>
      <w:r>
        <w:t xml:space="preserve">, and </w:t>
      </w:r>
      <w:proofErr w:type="spellStart"/>
      <w:r w:rsidRPr="00100ABC">
        <w:rPr>
          <w:i/>
          <w:iCs/>
        </w:rPr>
        <w:t>XGBoost</w:t>
      </w:r>
      <w:proofErr w:type="spellEnd"/>
      <w:r>
        <w:t xml:space="preserve">.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t>
      </w:r>
      <w:proofErr w:type="gramStart"/>
      <w:r>
        <w:t>with regard to</w:t>
      </w:r>
      <w:proofErr w:type="gramEnd"/>
      <w:r>
        <w:t xml:space="preserve">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proofErr w:type="spellStart"/>
      <w:r w:rsidRPr="001919AE">
        <w:rPr>
          <w:i/>
          <w:iCs/>
        </w:rPr>
        <w:t>PaddleFL</w:t>
      </w:r>
      <w:proofErr w:type="spellEnd"/>
      <w:r>
        <w:t xml:space="preserve"> is an open-source federated learning framework developed by </w:t>
      </w:r>
      <w:proofErr w:type="spellStart"/>
      <w:r w:rsidRPr="001919AE">
        <w:rPr>
          <w:i/>
          <w:iCs/>
        </w:rPr>
        <w:lastRenderedPageBreak/>
        <w:t>PaddlePaddle</w:t>
      </w:r>
      <w:proofErr w:type="spellEnd"/>
      <w:r>
        <w:t xml:space="preserve">, with the purpose of safe collaboration on training machine learning models over a massive </w:t>
      </w:r>
      <w:proofErr w:type="gramStart"/>
      <w:r>
        <w:t>amount</w:t>
      </w:r>
      <w:proofErr w:type="gramEnd"/>
      <w:r>
        <w:t xml:space="preserve"> of devices or organizations without sharing raw data. It provides implementations for different federated learning algorithms and flexible, extensible architecture that will easily plug into different machine learning frameworks. In the aspect of implementations, </w:t>
      </w:r>
      <w:proofErr w:type="spellStart"/>
      <w:r>
        <w:t>PaddleFL</w:t>
      </w:r>
      <w:proofErr w:type="spellEnd"/>
      <w:r>
        <w:t xml:space="preserve">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w:t>
      </w:r>
      <w:proofErr w:type="spellStart"/>
      <w:r>
        <w:t>PaddleFL</w:t>
      </w:r>
      <w:proofErr w:type="spellEnd"/>
      <w:r>
        <w:t xml:space="preserve">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proofErr w:type="spellStart"/>
      <w:r w:rsidRPr="00677A15">
        <w:rPr>
          <w:i/>
          <w:iCs/>
        </w:rPr>
        <w:t>Substra</w:t>
      </w:r>
      <w:proofErr w:type="spellEnd"/>
      <w:r>
        <w:t xml:space="preserve"> as a framework designed to make machine learning both collaborative and secure. They developed </w:t>
      </w:r>
      <w:proofErr w:type="spellStart"/>
      <w:r w:rsidRPr="00677A15">
        <w:rPr>
          <w:i/>
          <w:iCs/>
        </w:rPr>
        <w:t>Substra</w:t>
      </w:r>
      <w:proofErr w:type="spellEnd"/>
      <w:r>
        <w:t xml:space="preserve"> to handle the tricky issue of working with sensitive data without compromising privacy. Instead of moving data around, </w:t>
      </w:r>
      <w:proofErr w:type="spellStart"/>
      <w:r w:rsidRPr="00677A15">
        <w:rPr>
          <w:i/>
          <w:iCs/>
        </w:rPr>
        <w:t>Substra</w:t>
      </w:r>
      <w:proofErr w:type="spellEnd"/>
      <w:r>
        <w:t xml:space="preserve"> keeps it decentralized data stays where it is, and only the necessary algorithms and non-sensitive information are shared. </w:t>
      </w:r>
      <w:proofErr w:type="spellStart"/>
      <w:r w:rsidRPr="00677A15">
        <w:rPr>
          <w:i/>
          <w:iCs/>
        </w:rPr>
        <w:t>Substra</w:t>
      </w:r>
      <w:proofErr w:type="spellEnd"/>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proofErr w:type="spellStart"/>
      <w:r w:rsidRPr="00151F65">
        <w:rPr>
          <w:i/>
          <w:iCs/>
        </w:rPr>
        <w:t>Substra</w:t>
      </w:r>
      <w:proofErr w:type="spellEnd"/>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w:t>
      </w:r>
      <w:proofErr w:type="spellStart"/>
      <w:r>
        <w:t>Substra</w:t>
      </w:r>
      <w:proofErr w:type="spellEnd"/>
      <w:r>
        <w:t xml:space="preserve"> manages four key assets: objectives, datasets, algorithms, and models. Each of these assets has specific permissions to control who can access and process them. Computations in </w:t>
      </w:r>
      <w:proofErr w:type="spellStart"/>
      <w:r w:rsidRPr="00151F65">
        <w:rPr>
          <w:i/>
          <w:iCs/>
        </w:rPr>
        <w:t>Substra</w:t>
      </w:r>
      <w:proofErr w:type="spellEnd"/>
      <w:r>
        <w:t xml:space="preserve"> are coordinated across different nodes, ensuring that data never leaves its original location. The decentralized architecture uses smart contracts to enforce permissions and maintain a tamper-proof ledger of all activities. This makes </w:t>
      </w:r>
      <w:proofErr w:type="spellStart"/>
      <w:r w:rsidRPr="00151F65">
        <w:rPr>
          <w:i/>
          <w:iCs/>
        </w:rPr>
        <w:t>Substra</w:t>
      </w:r>
      <w:proofErr w:type="spellEnd"/>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lastRenderedPageBreak/>
        <w:t xml:space="preserve">developed </w:t>
      </w:r>
      <w:proofErr w:type="spellStart"/>
      <w:r w:rsidRPr="002F2F55">
        <w:rPr>
          <w:i/>
          <w:iCs/>
        </w:rPr>
        <w:t>FLGo</w:t>
      </w:r>
      <w:proofErr w:type="spellEnd"/>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proofErr w:type="spellStart"/>
      <w:r w:rsidRPr="002F2F55">
        <w:rPr>
          <w:i/>
          <w:iCs/>
        </w:rPr>
        <w:t>FLGo</w:t>
      </w:r>
      <w:proofErr w:type="spellEnd"/>
      <w:r w:rsidRPr="002F2F55">
        <w:t xml:space="preserve"> addresses the gap that exists in current FL frameworks which often make the FL 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proofErr w:type="spellStart"/>
      <w:r w:rsidRPr="002F2F55">
        <w:rPr>
          <w:i/>
          <w:iCs/>
        </w:rPr>
        <w:t>FLGo</w:t>
      </w:r>
      <w:proofErr w:type="spellEnd"/>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proofErr w:type="spellStart"/>
      <w:r w:rsidRPr="00D472EE">
        <w:rPr>
          <w:i/>
          <w:iCs/>
        </w:rPr>
        <w:t>SecureBoost</w:t>
      </w:r>
      <w:proofErr w:type="spellEnd"/>
      <w:r>
        <w:t xml:space="preserve"> and </w:t>
      </w:r>
      <w:proofErr w:type="spellStart"/>
      <w:r w:rsidRPr="00D472EE">
        <w:rPr>
          <w:i/>
          <w:iCs/>
        </w:rPr>
        <w:t>FedProx</w:t>
      </w:r>
      <w:proofErr w:type="spellEnd"/>
      <w:r>
        <w:t xml:space="preserve"> are also used by multiple frameworks. These algorithms, along with </w:t>
      </w:r>
      <w:proofErr w:type="spellStart"/>
      <w:r w:rsidRPr="00D472EE">
        <w:rPr>
          <w:i/>
          <w:iCs/>
        </w:rPr>
        <w:t>FedMA</w:t>
      </w:r>
      <w:proofErr w:type="spellEnd"/>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w:t>
      </w:r>
      <w:proofErr w:type="gramStart"/>
      <w:r>
        <w:t>basic</w:t>
      </w:r>
      <w:proofErr w:type="gramEnd"/>
      <w:r>
        <w:t xml:space="preserve">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w:t>
      </w:r>
      <w:proofErr w:type="gramStart"/>
      <w:r>
        <w:t xml:space="preserve"> These</w:t>
      </w:r>
      <w:proofErr w:type="gramEnd"/>
      <w:r>
        <w:t xml:space="preserv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w:t>
      </w:r>
      <w:proofErr w:type="gramStart"/>
      <w:r>
        <w:t>a large number of</w:t>
      </w:r>
      <w:proofErr w:type="gramEnd"/>
      <w:r>
        <w:t xml:space="preserve">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lastRenderedPageBreak/>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proofErr w:type="spellStart"/>
      <w:r w:rsidRPr="00810F74">
        <w:rPr>
          <w:i/>
          <w:iCs/>
        </w:rPr>
        <w:t>FedProx</w:t>
      </w:r>
      <w:proofErr w:type="spellEnd"/>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proofErr w:type="spellStart"/>
      <w:r w:rsidRPr="00810F74">
        <w:rPr>
          <w:i/>
          <w:iCs/>
        </w:rPr>
        <w:t>FedProx</w:t>
      </w:r>
      <w:proofErr w:type="spellEnd"/>
      <w:r>
        <w:t xml:space="preserve"> modifies to handle them and increase the robustness and stability of the optimization process. In this context, the addition of a proximal term to the local objective function within </w:t>
      </w:r>
      <w:proofErr w:type="spellStart"/>
      <w:r w:rsidRPr="00810F74">
        <w:rPr>
          <w:i/>
          <w:iCs/>
        </w:rPr>
        <w:t>FedProx</w:t>
      </w:r>
      <w:proofErr w:type="spellEnd"/>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proofErr w:type="spellStart"/>
      <w:r w:rsidRPr="00810F74">
        <w:rPr>
          <w:i/>
          <w:iCs/>
        </w:rPr>
        <w:t>FedProx</w:t>
      </w:r>
      <w:proofErr w:type="spellEnd"/>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w:t>
      </w:r>
      <w:proofErr w:type="gramStart"/>
      <w:r>
        <w:t>exactly the same</w:t>
      </w:r>
      <w:proofErr w:type="gramEnd"/>
      <w:r>
        <w:t xml:space="preserv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proofErr w:type="spellStart"/>
      <w:r w:rsidRPr="00ED280E">
        <w:rPr>
          <w:i/>
          <w:iCs/>
        </w:rPr>
        <w:t>FedProx</w:t>
      </w:r>
      <w:proofErr w:type="spellEnd"/>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w:t>
      </w:r>
      <w:r>
        <w:lastRenderedPageBreak/>
        <w:t>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proofErr w:type="spellStart"/>
      <w:r w:rsidRPr="006D6F8D">
        <w:rPr>
          <w:i/>
          <w:iCs/>
        </w:rPr>
        <w:t>FedMA</w:t>
      </w:r>
      <w:proofErr w:type="spellEnd"/>
      <w:r>
        <w:t xml:space="preserve">, or Federated Matched Averaging, lies in federated learning, especially when one opts for modern neural network architectures such as </w:t>
      </w:r>
      <w:r w:rsidRPr="0092086D">
        <w:t>Convolutional Neural Network</w:t>
      </w:r>
      <w:r>
        <w:t xml:space="preserve">s (CNNs) and </w:t>
      </w:r>
      <w:r w:rsidRPr="002A7DB3">
        <w:t>Long Short-Term Memory 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proofErr w:type="spellStart"/>
      <w:r w:rsidRPr="002A7DB3">
        <w:rPr>
          <w:i/>
          <w:iCs/>
        </w:rPr>
        <w:t>FedMA</w:t>
      </w:r>
      <w:proofErr w:type="spellEnd"/>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 xml:space="preserve">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w:t>
      </w:r>
      <w:proofErr w:type="gramStart"/>
      <w:r>
        <w:t>mean</w:t>
      </w:r>
      <w:proofErr w:type="gramEnd"/>
      <w:r>
        <w:t xml:space="preserve">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 xml:space="preserve">During this iterative matching and model adaptation process, the Hungarian algorithm is exploited by the server to handle the matching problem efficiently </w:t>
      </w:r>
      <w:proofErr w:type="gramStart"/>
      <w:r>
        <w:t>in order to</w:t>
      </w:r>
      <w:proofErr w:type="gramEnd"/>
      <w:r>
        <w:t xml:space="preserve"> ensure the best permutation of weights. </w:t>
      </w:r>
      <w:proofErr w:type="spellStart"/>
      <w:r>
        <w:t>FedMA</w:t>
      </w:r>
      <w:proofErr w:type="spellEnd"/>
      <w:r>
        <w:t xml:space="preserve">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proofErr w:type="spellStart"/>
      <w:r w:rsidRPr="002A7DB3">
        <w:rPr>
          <w:i/>
          <w:iCs/>
        </w:rPr>
        <w:t>FedMA</w:t>
      </w:r>
      <w:proofErr w:type="spellEnd"/>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proofErr w:type="spellStart"/>
      <w:r w:rsidRPr="001B40A1">
        <w:rPr>
          <w:i/>
          <w:iCs/>
        </w:rPr>
        <w:lastRenderedPageBreak/>
        <w:t>SecureBoost</w:t>
      </w:r>
      <w:proofErr w:type="spellEnd"/>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t xml:space="preserve">In </w:t>
      </w:r>
      <w:proofErr w:type="spellStart"/>
      <w:r w:rsidRPr="00873480">
        <w:rPr>
          <w:i/>
          <w:iCs/>
        </w:rPr>
        <w:t>SecureBoost</w:t>
      </w:r>
      <w:proofErr w:type="spellEnd"/>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w:t>
      </w:r>
      <w:proofErr w:type="spellStart"/>
      <w:r w:rsidRPr="001B40A1">
        <w:t>SecureBoost</w:t>
      </w:r>
      <w:proofErr w:type="spellEnd"/>
      <w:r w:rsidRPr="001B40A1">
        <w:t xml:space="preserve"> defines roles for active parties, who have class labels, and passive parties, who have only feature data. The active party coordinates the training process, including the aggregation of model updates. Model construction follows the philosophy of the widely used and successful </w:t>
      </w:r>
      <w:proofErr w:type="spellStart"/>
      <w:r w:rsidRPr="00873480">
        <w:rPr>
          <w:i/>
          <w:iCs/>
        </w:rPr>
        <w:t>XGBoost</w:t>
      </w:r>
      <w:proofErr w:type="spellEnd"/>
      <w:r w:rsidRPr="001B40A1">
        <w:t xml:space="preserve">: sequential tree construction by adding splits that optimize a loss function. In such a federated setting, </w:t>
      </w:r>
      <w:proofErr w:type="spellStart"/>
      <w:r w:rsidRPr="001B40A1">
        <w:t>SecureBoost</w:t>
      </w:r>
      <w:proofErr w:type="spellEnd"/>
      <w:r w:rsidRPr="001B40A1">
        <w:t xml:space="preserve"> ensures encryption and secure sharing of gradient and Hessian values which are used for splits among the parties. </w:t>
      </w:r>
      <w:proofErr w:type="spellStart"/>
      <w:r w:rsidRPr="001B40A1">
        <w:t>SecureBoost</w:t>
      </w:r>
      <w:proofErr w:type="spellEnd"/>
      <w:r w:rsidRPr="001B40A1">
        <w:t xml:space="preserve">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proofErr w:type="spellStart"/>
      <w:r w:rsidRPr="00873480">
        <w:rPr>
          <w:i/>
          <w:iCs/>
        </w:rPr>
        <w:t>SecureBoost</w:t>
      </w:r>
      <w:proofErr w:type="spellEnd"/>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proofErr w:type="spellStart"/>
      <w:r w:rsidRPr="00873480">
        <w:rPr>
          <w:i/>
          <w:iCs/>
        </w:rPr>
        <w:t>XGBoost</w:t>
      </w:r>
      <w:proofErr w:type="spellEnd"/>
      <w:r w:rsidRPr="001B40A1">
        <w:t xml:space="preserve"> and </w:t>
      </w:r>
      <w:r>
        <w:t>Gradient Boosting Decision Trees (</w:t>
      </w:r>
      <w:r w:rsidRPr="001B40A1">
        <w:t>GBDT</w:t>
      </w:r>
      <w:r>
        <w:t>)</w:t>
      </w:r>
      <w:r w:rsidRPr="001B40A1">
        <w:t xml:space="preserve">, in terms of both convergence and accuracy, even under the influence of privacy constraints. </w:t>
      </w:r>
      <w:proofErr w:type="spellStart"/>
      <w:r w:rsidRPr="001B40A1">
        <w:t>SecureBoost</w:t>
      </w:r>
      <w:proofErr w:type="spellEnd"/>
      <w:r w:rsidRPr="001B40A1">
        <w:t xml:space="preserve"> introduces a practical and secure framework of federated learning, in which different organizations can jointly build machine learning models without sharing data. Leveraging advanced cryptographic techniques, </w:t>
      </w:r>
      <w:proofErr w:type="spellStart"/>
      <w:r w:rsidRPr="001B40A1">
        <w:t>SecureBoost</w:t>
      </w:r>
      <w:proofErr w:type="spellEnd"/>
      <w:r w:rsidRPr="001B40A1">
        <w:t xml:space="preserve">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lastRenderedPageBreak/>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proofErr w:type="spellStart"/>
      <w:r w:rsidRPr="00D43964">
        <w:rPr>
          <w:i/>
          <w:iCs/>
        </w:rPr>
        <w:t>FedProx</w:t>
      </w:r>
      <w:proofErr w:type="spellEnd"/>
      <w:r>
        <w:t xml:space="preserve"> generalizes that approach to heterogeneity in system capabilities and data distribution. </w:t>
      </w:r>
      <w:proofErr w:type="spellStart"/>
      <w:r w:rsidRPr="00D43964">
        <w:rPr>
          <w:i/>
          <w:iCs/>
        </w:rPr>
        <w:t>FedMA</w:t>
      </w:r>
      <w:proofErr w:type="spellEnd"/>
      <w:r>
        <w:t xml:space="preserve"> further improves model performance by leveraging advanced matching for layer-wise averaging and is specifically applied to complex architectures using deep neural networks. </w:t>
      </w:r>
      <w:proofErr w:type="spellStart"/>
      <w:r w:rsidRPr="00394BC0">
        <w:rPr>
          <w:i/>
          <w:iCs/>
        </w:rPr>
        <w:t>SecureBoost</w:t>
      </w:r>
      <w:proofErr w:type="spellEnd"/>
      <w:r>
        <w:t xml:space="preserve"> introduces strong privacy-preserving measures </w:t>
      </w:r>
      <w:proofErr w:type="gramStart"/>
      <w:r>
        <w:t>in order to</w:t>
      </w:r>
      <w:proofErr w:type="gramEnd"/>
      <w:r>
        <w:t xml:space="preserve">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w:t>
      </w:r>
      <w:proofErr w:type="spellStart"/>
      <w:r w:rsidRPr="0089109B">
        <w:t>prioriti</w:t>
      </w:r>
      <w:r>
        <w:t>s</w:t>
      </w:r>
      <w:r w:rsidRPr="0089109B">
        <w:t>e</w:t>
      </w:r>
      <w:proofErr w:type="spellEnd"/>
      <w:r w:rsidRPr="0089109B">
        <w:t xml:space="preserve"> keeping their FL systems private. What companies do make available are FL system architectures, algorithms, prototypes, and experiments. They explain how to implement FL but do not show </w:t>
      </w:r>
      <w:proofErr w:type="gramStart"/>
      <w:r w:rsidRPr="0089109B">
        <w:t>a FL</w:t>
      </w:r>
      <w:proofErr w:type="gramEnd"/>
      <w:r w:rsidRPr="0089109B">
        <w:t xml:space="preserve">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proofErr w:type="gramStart"/>
      <w:r w:rsidRPr="00B30BB5">
        <w:t>A large number of</w:t>
      </w:r>
      <w:proofErr w:type="gramEnd"/>
      <w:r w:rsidRPr="00B30BB5">
        <w:t xml:space="preserve">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w:t>
      </w:r>
      <w:r w:rsidRPr="00B30BB5">
        <w:lastRenderedPageBreak/>
        <w:t>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proofErr w:type="spellStart"/>
      <w:r w:rsidRPr="00B30BB5">
        <w:rPr>
          <w:i/>
          <w:iCs/>
        </w:rPr>
        <w:t>FedBABU</w:t>
      </w:r>
      <w:proofErr w:type="spellEnd"/>
      <w:r w:rsidRPr="00B30BB5">
        <w:t xml:space="preserve"> to improve client performance. Communication compression was in the efforts of reducing message size to save on 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 xml:space="preserve">than all other tools, </w:t>
      </w:r>
      <w:proofErr w:type="gramStart"/>
      <w:r w:rsidRPr="00B30BB5">
        <w:t>similar to</w:t>
      </w:r>
      <w:proofErr w:type="gramEnd"/>
      <w:r w:rsidRPr="00B30BB5">
        <w:t xml:space="preserve">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w:t>
      </w:r>
      <w:proofErr w:type="gramStart"/>
      <w:r w:rsidRPr="00B30BB5">
        <w:t>deploying</w:t>
      </w:r>
      <w:proofErr w:type="gramEnd"/>
      <w:r w:rsidRPr="00B30BB5">
        <w:t xml:space="preserve">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proofErr w:type="spellStart"/>
      <w:r w:rsidRPr="00B86F05">
        <w:rPr>
          <w:i/>
          <w:iCs/>
        </w:rPr>
        <w:t>Jupyter</w:t>
      </w:r>
      <w:proofErr w:type="spellEnd"/>
      <w:r w:rsidRPr="00B86F05">
        <w:rPr>
          <w:i/>
          <w:iCs/>
        </w:rPr>
        <w:t xml:space="preserve">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lastRenderedPageBreak/>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w:t>
      </w:r>
      <w:r w:rsidRPr="00557A9B">
        <w:lastRenderedPageBreak/>
        <w:t xml:space="preserve">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proofErr w:type="spellStart"/>
      <w:r>
        <w:t>Summarising</w:t>
      </w:r>
      <w:proofErr w:type="spellEnd"/>
      <w:r>
        <w:t xml:space="preserve">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w:t>
      </w:r>
      <w:proofErr w:type="gramStart"/>
      <w:r w:rsidRPr="003D5F20">
        <w:t>in an attempt to</w:t>
      </w:r>
      <w:proofErr w:type="gramEnd"/>
      <w:r w:rsidRPr="003D5F20">
        <w:t xml:space="preserve">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 xml:space="preserve">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w:t>
      </w:r>
      <w:proofErr w:type="spellStart"/>
      <w:r>
        <w:t>Gunicorn</w:t>
      </w:r>
      <w:proofErr w:type="spellEnd"/>
      <w:r>
        <w:t>,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proofErr w:type="spellStart"/>
      <w:r w:rsidRPr="00001F51">
        <w:rPr>
          <w:i/>
          <w:iCs/>
        </w:rPr>
        <w:t>Keras</w:t>
      </w:r>
      <w:proofErr w:type="spellEnd"/>
      <w:r>
        <w:t xml:space="preserve">. It is a multi-class classification model distributed to client devices. Clients train the model locally over their data and hence maintain raw data on the device. It sent model updates back to the server, </w:t>
      </w:r>
      <w:r>
        <w:lastRenderedPageBreak/>
        <w:t>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proofErr w:type="spellStart"/>
      <w:r w:rsidRPr="005B5C1C">
        <w:rPr>
          <w:i/>
          <w:iCs/>
        </w:rPr>
        <w:t>StateManager</w:t>
      </w:r>
      <w:proofErr w:type="spellEnd"/>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w:t>
      </w:r>
      <w:r>
        <w:lastRenderedPageBreak/>
        <w:t xml:space="preserve">introduced testing tools such as </w:t>
      </w:r>
      <w:proofErr w:type="spellStart"/>
      <w:r w:rsidRPr="000A57B3">
        <w:rPr>
          <w:i/>
          <w:iCs/>
        </w:rPr>
        <w:t>cURL</w:t>
      </w:r>
      <w:proofErr w:type="spellEnd"/>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proofErr w:type="spellStart"/>
      <w:r w:rsidRPr="000A57B3">
        <w:rPr>
          <w:i/>
          <w:iCs/>
        </w:rPr>
        <w:t>cURL</w:t>
      </w:r>
      <w:proofErr w:type="spellEnd"/>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proofErr w:type="spellStart"/>
      <w:r w:rsidRPr="000A57B3">
        <w:rPr>
          <w:i/>
          <w:iCs/>
        </w:rPr>
        <w:t>Procfile</w:t>
      </w:r>
      <w:proofErr w:type="spellEnd"/>
      <w:r>
        <w:t xml:space="preserve">. The simplicity of hosting Python apps on PythonAnywhere is also discussed. For dedicated servers, this walks through deploying Flask using </w:t>
      </w:r>
      <w:proofErr w:type="spellStart"/>
      <w:r w:rsidRPr="000A57B3">
        <w:rPr>
          <w:i/>
          <w:iCs/>
        </w:rPr>
        <w:t>uWSGI</w:t>
      </w:r>
      <w:proofErr w:type="spellEnd"/>
      <w:r>
        <w:t xml:space="preserve"> and </w:t>
      </w:r>
      <w:r w:rsidRPr="000A57B3">
        <w:rPr>
          <w:i/>
          <w:iCs/>
        </w:rPr>
        <w:t>Nginx</w:t>
      </w:r>
      <w:r>
        <w:t xml:space="preserve"> in handling HTTP requests. It discusses the choice of host toward an adequate environment that will best suit the needs of an application and scaling.</w:t>
      </w:r>
    </w:p>
    <w:p w14:paraId="70CE3960" w14:textId="30928297" w:rsidR="00B72601" w:rsidRPr="00CD2204" w:rsidRDefault="00B72601" w:rsidP="00B72601">
      <w:pPr>
        <w:pStyle w:val="BodyText"/>
        <w:spacing w:before="1" w:line="360" w:lineRule="auto"/>
        <w:ind w:left="540" w:right="333" w:firstLine="470"/>
      </w:pPr>
      <w:r w:rsidRPr="00275857">
        <w:t>In this section, a third population was identified: companies or institutions that use</w:t>
      </w:r>
      <w:r>
        <w:t xml:space="preserve"> </w:t>
      </w:r>
      <w:r w:rsidRPr="00275857">
        <w:t xml:space="preserve">FL, with samples drawn from the technological and medical sectors. In the case of medical companies, hospitals can also be included as they extensively use FL. By combining the second and third populations, the result was a focus on datasets and companies. This will be used in Chapter 7 </w:t>
      </w:r>
      <w:r w:rsidR="005E1034">
        <w:t xml:space="preserve">(Results) </w:t>
      </w:r>
      <w:r w:rsidRPr="00275857">
        <w:t xml:space="preserve">to further validate the artifact. Specifically, synthetically generated data for the technological dataset and data created from X-ray and </w:t>
      </w:r>
      <w:r w:rsidRPr="00FB59A1">
        <w:rPr>
          <w:i/>
          <w:iCs/>
        </w:rPr>
        <w:t>MNIST</w:t>
      </w:r>
      <w:r w:rsidRPr="00275857">
        <w:t xml:space="preserve"> datasets for the medical scenario will be employed. These datasets needed to have two variants, IID and non-IID, in order to validate the FL server similarly to the approaches found in the papers </w:t>
      </w:r>
      <w:proofErr w:type="gramStart"/>
      <w:r w:rsidRPr="00275857">
        <w:t xml:space="preserve">by </w:t>
      </w:r>
      <w:r>
        <w:t xml:space="preserve"> </w:t>
      </w:r>
      <w:r w:rsidRPr="00275857">
        <w:t>and</w:t>
      </w:r>
      <w:r>
        <w:t>.</w:t>
      </w:r>
      <w:proofErr w:type="gramEnd"/>
      <w:r>
        <w:t xml:space="preserve"> </w:t>
      </w:r>
      <w:r w:rsidRPr="00275857">
        <w:t>The purpose of utilizing both IID and non-IID variants is to validate the artifact and observe the results produced using this approach.</w:t>
      </w:r>
    </w:p>
    <w:p w14:paraId="664B4620" w14:textId="77777777" w:rsidR="00B72601" w:rsidRDefault="00B72601" w:rsidP="00A94F7D">
      <w:pPr>
        <w:pStyle w:val="BodyText"/>
        <w:spacing w:before="1" w:line="360" w:lineRule="auto"/>
        <w:ind w:left="540" w:right="333" w:firstLine="470"/>
      </w:pPr>
    </w:p>
    <w:p w14:paraId="57128C1C" w14:textId="77777777" w:rsidR="00523515" w:rsidRDefault="00523515" w:rsidP="00523515">
      <w:pPr>
        <w:pStyle w:val="BodyText"/>
        <w:spacing w:before="1" w:line="360" w:lineRule="auto"/>
        <w:ind w:left="540" w:right="333" w:firstLine="470"/>
        <w:jc w:val="both"/>
      </w:pPr>
      <w:r w:rsidRPr="00AB606F">
        <w:t xml:space="preserve">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w:t>
      </w:r>
      <w:proofErr w:type="gramStart"/>
      <w:r w:rsidRPr="00AB606F">
        <w:t>similar to</w:t>
      </w:r>
      <w:proofErr w:type="gramEnd"/>
      <w:r w:rsidRPr="00AB606F">
        <w:t xml:space="preserve"> a cross-device setting. Data sets used in FL </w:t>
      </w:r>
      <w:r w:rsidRPr="00AB606F">
        <w:lastRenderedPageBreak/>
        <w:t>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Aligned with the second RO, the rest of the sections address various aspects of FL frameworks and their application. In Section 3.3, the gap between FL frameworks and real-world FL settings began to close, as some cases in this section resembled the approaches 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 xml:space="preserve">The frameworks selected are widely used and accepted by the FL community, </w:t>
      </w:r>
      <w:r w:rsidRPr="001F5799">
        <w:lastRenderedPageBreak/>
        <w:t>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0AC0E583" w14:textId="4CBE05EE" w:rsidR="00FF3B7B" w:rsidRDefault="00FF3B7B" w:rsidP="00D94A46">
      <w:pPr>
        <w:pStyle w:val="BodyText"/>
        <w:spacing w:before="1" w:line="360" w:lineRule="auto"/>
        <w:ind w:left="539" w:right="335" w:firstLine="471"/>
      </w:pPr>
      <w:r w:rsidRPr="00FF3B7B">
        <w:t xml:space="preserve">The primary research methodology for this project was experimentation. The goal was to bridge the gap between popular FL frameworks and real-world FL use cases by developing </w:t>
      </w:r>
      <w:proofErr w:type="gramStart"/>
      <w:r w:rsidRPr="00FF3B7B">
        <w:t>a FL</w:t>
      </w:r>
      <w:proofErr w:type="gramEnd"/>
      <w:r w:rsidRPr="00FF3B7B">
        <w:t xml:space="preserve"> server. Once developed, the FL server simulated how a real-world FL system would function in practice. The methodology framework was divided into three stages: evaluation, development, and results. Figure 4.1 provides a structured overview of the research methodology.</w:t>
      </w:r>
    </w:p>
    <w:p w14:paraId="2DE76CDB" w14:textId="77777777" w:rsidR="004856A3" w:rsidRDefault="004856A3" w:rsidP="004856A3">
      <w:pPr>
        <w:pStyle w:val="BodyText"/>
        <w:spacing w:before="1" w:line="360" w:lineRule="auto"/>
        <w:ind w:left="539" w:right="335" w:firstLine="471"/>
      </w:pPr>
      <w:r>
        <w:t xml:space="preserve">The first part of the experimentation, the evaluation stage, involved the experimentation and evaluation of popular FL frameworks. At this stage, the first population of interest, FL frameworks, was identified, with the sample consisting of </w:t>
      </w:r>
      <w:proofErr w:type="spellStart"/>
      <w:r>
        <w:t>PySyft</w:t>
      </w:r>
      <w:proofErr w:type="spellEnd"/>
      <w:r>
        <w:t xml:space="preserve">, FATE, Flower, </w:t>
      </w:r>
      <w:proofErr w:type="spellStart"/>
      <w:r>
        <w:t>FedML</w:t>
      </w:r>
      <w:proofErr w:type="spellEnd"/>
      <w:r>
        <w:t xml:space="preserve"> and TFF. The method for selecting the FL sample is explained in Section 3.1, and the evaluation of these frameworks will be detailed in Section 5. Essentially, it involved reviewing the documentation and tutorials provided through their GitHub accounts, with a focus on two key aspects: ease of use and real-world applicability. This evaluation served as the foundation for the development of the FL server.</w:t>
      </w:r>
    </w:p>
    <w:p w14:paraId="65ECE26A" w14:textId="2247CBAD" w:rsidR="002F3C42" w:rsidRDefault="004856A3" w:rsidP="004856A3">
      <w:pPr>
        <w:pStyle w:val="BodyText"/>
        <w:spacing w:before="1" w:line="360" w:lineRule="auto"/>
        <w:ind w:left="539" w:right="335" w:firstLine="471"/>
      </w:pPr>
      <w:r>
        <w:t>The second part of the experimentation focused on the development of the FL server. At this stage, two populations were identified: companies and FL datasets. The company samples were categorized into technological and medical sectors, while the FL datasets included X-ray and MNIST datasets for the medical scenario, and tabular synthetic data generated for the technological scenario. These secondary datasets were used to model a binary classification problem in the technological scenario and an image classification problem in the medical scenario.</w:t>
      </w:r>
    </w:p>
    <w:p w14:paraId="13DAA9D0" w14:textId="512F4715" w:rsidR="00223B4C" w:rsidRDefault="00C034D2" w:rsidP="004856A3">
      <w:pPr>
        <w:pStyle w:val="BodyText"/>
        <w:spacing w:before="1" w:line="360" w:lineRule="auto"/>
        <w:ind w:left="539" w:right="335" w:firstLine="471"/>
      </w:pPr>
      <w:r w:rsidRPr="00C034D2">
        <w:t>The final stage of the experimentation presented the results of the primary research. Within this stage, a validation substage was included to validate the FL server. To achieve this, the data distribution was adjusted to include both IID and non-IID variants for each scenario.</w:t>
      </w:r>
    </w:p>
    <w:p w14:paraId="13915A92" w14:textId="59045743" w:rsidR="00E4745E" w:rsidRDefault="00E4745E" w:rsidP="004856A3">
      <w:pPr>
        <w:pStyle w:val="BodyText"/>
        <w:spacing w:before="1" w:line="360" w:lineRule="auto"/>
        <w:ind w:left="539" w:right="335" w:firstLine="471"/>
      </w:pPr>
      <w:r w:rsidRPr="00E4745E">
        <w:lastRenderedPageBreak/>
        <w:t>The sampling strategy used for this project consisted of the non-probabilistic method and the judgmental sampling type. The populations and their respective samples identified throughout this research are presented in Table 4.2.</w:t>
      </w:r>
    </w:p>
    <w:p w14:paraId="4307D124" w14:textId="4F65B969" w:rsidR="00885553" w:rsidRDefault="00885553" w:rsidP="00885553">
      <w:pPr>
        <w:pStyle w:val="BodyText"/>
        <w:spacing w:before="1" w:line="360" w:lineRule="auto"/>
        <w:ind w:left="539" w:right="335" w:firstLine="471"/>
      </w:pPr>
      <w:r>
        <w:t>This project required a project management framework to address the complex tasks of developing an FL server. Each implemented function was iterated as many times as necessary to achieve the desired output. The project management methodology chosen for this project was introduced this methodology, summarizing it in twelve principles. This research was driven by some of these principles, such as, “Welcome changing requirements, even late in development. Agile processes harness change….” This was a constant during the server build-up phase, not in terms of changing requirements, but in finding the right methods and functions to facilitate communication between clients and the server.</w:t>
      </w:r>
    </w:p>
    <w:p w14:paraId="1DEF18D0" w14:textId="77777777" w:rsidR="00885553" w:rsidRDefault="00885553" w:rsidP="00885553">
      <w:pPr>
        <w:pStyle w:val="BodyText"/>
        <w:spacing w:before="1" w:line="360" w:lineRule="auto"/>
        <w:ind w:left="539" w:right="335" w:firstLine="471"/>
      </w:pPr>
      <w:r>
        <w:t>Another principle that guided this research was, “Simplicity is essential.” Given the complexity of the FL server, it was built as simply as possible to serve as a proof of concept for how an FL server functions in real-world scenarios.</w:t>
      </w:r>
    </w:p>
    <w:p w14:paraId="6B88BCD7" w14:textId="434F2C5D" w:rsidR="00885553" w:rsidRDefault="00885553" w:rsidP="00885553">
      <w:pPr>
        <w:pStyle w:val="BodyText"/>
        <w:spacing w:before="1" w:line="360" w:lineRule="auto"/>
        <w:ind w:left="539" w:right="335" w:firstLine="471"/>
      </w:pPr>
      <w:r>
        <w:t>Agile remains relevant today, as recent literature reveals and it is used across many domains, not just in its original design for software development Once the project management framework was clear, a detailed plan was put in place, as shown in Figure 4.3.</w:t>
      </w:r>
    </w:p>
    <w:p w14:paraId="747F1862" w14:textId="0E3E14E1" w:rsidR="00816930" w:rsidRDefault="00816930" w:rsidP="004856A3">
      <w:pPr>
        <w:pStyle w:val="BodyText"/>
        <w:spacing w:before="1" w:line="360" w:lineRule="auto"/>
        <w:ind w:left="539" w:right="335" w:firstLine="471"/>
      </w:pPr>
      <w:r w:rsidRPr="00816930">
        <w:t>The meetings with the supervisor took place on July 9th, July 25th, August 15th, and September 12th. Each meeting was crucial for addressing doubts and keeping track of changes made throughout the research. As shown in Table 4.4., the project timeframe spanned from July 3rd to September 27th.</w:t>
      </w:r>
    </w:p>
    <w:p w14:paraId="75E7C0B0" w14:textId="77777777" w:rsidR="00493DA2" w:rsidRDefault="00493DA2" w:rsidP="00493DA2">
      <w:pPr>
        <w:pStyle w:val="BodyText"/>
        <w:spacing w:before="1" w:line="360" w:lineRule="auto"/>
        <w:ind w:left="539" w:right="335" w:firstLine="471"/>
      </w:pPr>
      <w:r>
        <w:t>The laptop used for this research was an HP 250 G8, equipped with an 11th Gen Intel® Core™ i7-1165G7 processor (2.80GHz, 2803 MHz, 4 cores, 8 logical processors), 16GB of RAM, and a 237GB hard drive. For the development of the FL server, an external 500GB SSD containing Ubuntu 22.04.4 LTS was used. This decision was based on the literature, which indicated that most FL frameworks are developed using Linux, and in some cases, macOS. However, Windows 10 Pro was retained for tasks such as report writing, table creation, and figure design. GitHub was set up on both operating systems to track all changes made throughout the research.</w:t>
      </w:r>
    </w:p>
    <w:p w14:paraId="2647CB21" w14:textId="56D82981" w:rsidR="00493DA2" w:rsidRDefault="00493DA2" w:rsidP="00493DA2">
      <w:pPr>
        <w:pStyle w:val="BodyText"/>
        <w:spacing w:before="1" w:line="360" w:lineRule="auto"/>
        <w:ind w:left="539" w:right="335" w:firstLine="471"/>
      </w:pPr>
      <w:r>
        <w:lastRenderedPageBreak/>
        <w:t>The decision to use two operating systems was crucial for the development of this research. Initial attempts involved using VirtualBox or setting up a dual boot option on Windows. Both options proved ineffective: VirtualBox due to limited resources, and the dual boot option because the native 237GB SSD was mostly occupied by Windows, leaving no room for Ubuntu installation. The solution was an external 500GB SSD with Ubuntu installed. Ubuntu was set as the default boot OS in the laptop's BIOS during the FL server development phase. Figure 4.5. illustrates the drive setup.</w:t>
      </w:r>
    </w:p>
    <w:p w14:paraId="4B046450" w14:textId="2CEABB9D" w:rsidR="009D58DD" w:rsidRDefault="009D58DD" w:rsidP="00493DA2">
      <w:pPr>
        <w:pStyle w:val="BodyText"/>
        <w:spacing w:before="1" w:line="360" w:lineRule="auto"/>
        <w:ind w:left="539" w:right="335" w:firstLine="471"/>
      </w:pPr>
      <w:r w:rsidRPr="009D58DD">
        <w:t>Other tools used are shown in Table 4.5.</w:t>
      </w:r>
    </w:p>
    <w:p w14:paraId="67C80278" w14:textId="77777777" w:rsidR="005164AA" w:rsidRDefault="005164AA" w:rsidP="005164AA">
      <w:pPr>
        <w:pStyle w:val="BodyText"/>
        <w:spacing w:before="1" w:line="360" w:lineRule="auto"/>
        <w:ind w:left="539" w:right="335" w:firstLine="471"/>
      </w:pPr>
      <w:r>
        <w:t>There are ethical concerns in this DA project regarding all secondary data gathered. Starting with the FL frameworks reviewed, all of them are licensed under Apache 2.0, which allows anyone to access their code for review, audit, and improvement. One of the conditions of this license is proper attribution, ensuring the creators are credited for their work.</w:t>
      </w:r>
    </w:p>
    <w:p w14:paraId="7F13B5B8" w14:textId="4D1C7AC3" w:rsidR="005164AA" w:rsidRDefault="005164AA" w:rsidP="005164AA">
      <w:pPr>
        <w:pStyle w:val="BodyText"/>
        <w:spacing w:before="1" w:line="360" w:lineRule="auto"/>
        <w:ind w:left="539" w:right="335" w:firstLine="471"/>
      </w:pPr>
      <w:r>
        <w:t>Secondly datasets used for this project are MNIST, which is publicly available in TensorFlow datasets</w:t>
      </w:r>
      <w:r>
        <w:t xml:space="preserve">, </w:t>
      </w:r>
      <w:r>
        <w:t>and the pneumonia chest x-ray dataset, which is publicly available through the RSNA</w:t>
      </w:r>
      <w:r>
        <w:t xml:space="preserve">. </w:t>
      </w:r>
      <w:r>
        <w:t>The MNIST dataset is licensed under "CC BY 4.0 DEED Attribution 4.0 International", and the chest x-ray dataset has its own terms of use and attribution. Neither dataset imposes usage limits; however, certain clauses become applicable when there is an intention to modify or redistribute the datasets. This project does not intend to modify or redistribute the datasets.</w:t>
      </w:r>
    </w:p>
    <w:p w14:paraId="322F44E9" w14:textId="77777777" w:rsidR="005164AA" w:rsidRDefault="005164AA" w:rsidP="005164AA">
      <w:pPr>
        <w:pStyle w:val="BodyText"/>
        <w:spacing w:before="1" w:line="360" w:lineRule="auto"/>
        <w:ind w:left="539" w:right="335" w:firstLine="471"/>
      </w:pPr>
      <w:r>
        <w:t xml:space="preserve">There is some concern regarding the use of </w:t>
      </w:r>
      <w:proofErr w:type="gramStart"/>
      <w:r>
        <w:t>the x</w:t>
      </w:r>
      <w:proofErr w:type="gramEnd"/>
      <w:r>
        <w:t>-ray images, as pneumonia patients represent a vulnerable group that could potentially be impacted by results related to pneumonia detection. However, this research does not focus on pneumonia detection findings; the images are only used for an image classification task.</w:t>
      </w:r>
    </w:p>
    <w:p w14:paraId="5A737C3B" w14:textId="77777777" w:rsidR="005164AA" w:rsidRDefault="005164AA" w:rsidP="005164AA">
      <w:pPr>
        <w:pStyle w:val="BodyText"/>
        <w:spacing w:before="1" w:line="360" w:lineRule="auto"/>
        <w:ind w:left="539" w:right="335" w:firstLine="471"/>
      </w:pPr>
      <w:r>
        <w:t>The third dataset used in this project consists of tabular data, synthetically generated via a JN for the technological scenario, raising no legal concerns.</w:t>
      </w:r>
    </w:p>
    <w:p w14:paraId="58FF9EDD" w14:textId="1B71B841" w:rsidR="005164AA" w:rsidRDefault="005164AA" w:rsidP="005164AA">
      <w:pPr>
        <w:pStyle w:val="BodyText"/>
        <w:spacing w:before="1" w:line="360" w:lineRule="auto"/>
        <w:ind w:left="539" w:right="335" w:firstLine="471"/>
      </w:pPr>
      <w:r>
        <w:t xml:space="preserve">Finally, the third population involves companies, though they are not explicitly identified. Instead, they are </w:t>
      </w:r>
      <w:proofErr w:type="spellStart"/>
      <w:r>
        <w:t>categorised</w:t>
      </w:r>
      <w:proofErr w:type="spellEnd"/>
      <w:r>
        <w:t xml:space="preserve"> broadly as medical and technological sectors, which heavily utilize FL. These sectors were selected to represent a sample of companies that frequently apply FL technologies.</w:t>
      </w:r>
    </w:p>
    <w:p w14:paraId="199623B9" w14:textId="4A6CE50F" w:rsidR="00B55C30" w:rsidRDefault="00B55C30" w:rsidP="00B55C30">
      <w:pPr>
        <w:pStyle w:val="BodyText"/>
        <w:spacing w:line="360" w:lineRule="auto"/>
        <w:ind w:left="540" w:right="332" w:firstLine="470"/>
        <w:jc w:val="both"/>
      </w:pPr>
      <w:r w:rsidRPr="002F3C42">
        <w:rPr>
          <w:highlight w:val="yellow"/>
        </w:rPr>
        <w:lastRenderedPageBreak/>
        <w:t>This chapter starts with</w:t>
      </w:r>
      <w:r>
        <w:t xml:space="preserve"> the experimentation phase and evaluates the sample of </w:t>
      </w:r>
      <w:proofErr w:type="spellStart"/>
      <w:r w:rsidRPr="00A1361F">
        <w:rPr>
          <w:i/>
          <w:iCs/>
        </w:rPr>
        <w:t>PySyft</w:t>
      </w:r>
      <w:proofErr w:type="spellEnd"/>
      <w:r w:rsidRPr="00A1361F">
        <w:rPr>
          <w:i/>
          <w:iCs/>
        </w:rPr>
        <w:t xml:space="preserve">, FATE, Flower, </w:t>
      </w:r>
      <w:proofErr w:type="spellStart"/>
      <w:r w:rsidRPr="00A1361F">
        <w:rPr>
          <w:i/>
          <w:iCs/>
        </w:rPr>
        <w:t>FedML</w:t>
      </w:r>
      <w:proofErr w:type="spellEnd"/>
      <w:r w:rsidRPr="00A1361F">
        <w:rPr>
          <w:i/>
          <w:iCs/>
        </w:rPr>
        <w:t xml:space="preserve">, </w:t>
      </w:r>
      <w:r>
        <w:t xml:space="preserve">and </w:t>
      </w:r>
      <w:r w:rsidRPr="00A1361F">
        <w:rPr>
          <w:i/>
          <w:iCs/>
        </w:rPr>
        <w:t>TFF</w:t>
      </w:r>
      <w:r>
        <w:t xml:space="preserve">, that was discussed in section 3.1. </w:t>
      </w:r>
      <w:r w:rsidR="00E73720">
        <w:t>E</w:t>
      </w:r>
      <w:r>
        <w:t xml:space="preserve">stablished the following criteria to evaluate open-source FL frameworks: </w:t>
      </w:r>
      <w:r w:rsidRPr="004D5C50">
        <w:t>ease of use and deployment, development, analysis capabilities, accuracy, and performance</w:t>
      </w:r>
      <w:r>
        <w:t xml:space="preserve">. </w:t>
      </w:r>
      <w:r w:rsidRPr="009062E3">
        <w:t>However, due to time constraints, this research will focus only on ease of use and real-world applicability. Each aspect can be broken down as follows:</w:t>
      </w:r>
    </w:p>
    <w:p w14:paraId="2FE534B1" w14:textId="77777777" w:rsidR="00B55C30" w:rsidRDefault="00B55C30" w:rsidP="00B55C30">
      <w:pPr>
        <w:pStyle w:val="BodyText"/>
        <w:numPr>
          <w:ilvl w:val="0"/>
          <w:numId w:val="2"/>
        </w:numPr>
        <w:spacing w:before="1" w:after="120"/>
        <w:ind w:left="896" w:right="539" w:hanging="357"/>
      </w:pPr>
      <w:r>
        <w:t xml:space="preserve">Ease of use: </w:t>
      </w:r>
    </w:p>
    <w:p w14:paraId="072344E5" w14:textId="77777777" w:rsidR="00B55C30" w:rsidRDefault="00B55C30" w:rsidP="00B55C30">
      <w:pPr>
        <w:pStyle w:val="BodyText"/>
        <w:numPr>
          <w:ilvl w:val="0"/>
          <w:numId w:val="2"/>
        </w:numPr>
        <w:spacing w:before="1" w:after="120"/>
        <w:ind w:right="539"/>
      </w:pPr>
      <w:r w:rsidRPr="00105954">
        <w:t>Setup and Configuration: Evaluates the complexity of installing the framework.</w:t>
      </w:r>
    </w:p>
    <w:p w14:paraId="6F16A974" w14:textId="77777777" w:rsidR="00B55C30" w:rsidRPr="001F5799" w:rsidRDefault="00B55C30" w:rsidP="00B55C30">
      <w:pPr>
        <w:pStyle w:val="BodyText"/>
        <w:numPr>
          <w:ilvl w:val="0"/>
          <w:numId w:val="2"/>
        </w:numPr>
        <w:spacing w:before="1" w:after="120"/>
        <w:ind w:right="539"/>
      </w:pPr>
      <w:r w:rsidRPr="009747DA">
        <w:t>Adaptability to Various Use Cases: Evaluates how the framework can adapt to different business domains and use cases.</w:t>
      </w:r>
    </w:p>
    <w:p w14:paraId="536FC40C" w14:textId="77777777" w:rsidR="00B55C30" w:rsidRDefault="00B55C30" w:rsidP="00B55C30">
      <w:pPr>
        <w:pStyle w:val="BodyText"/>
        <w:numPr>
          <w:ilvl w:val="0"/>
          <w:numId w:val="2"/>
        </w:numPr>
        <w:spacing w:before="1" w:after="120"/>
        <w:ind w:left="896" w:right="539" w:hanging="357"/>
      </w:pPr>
      <w:r>
        <w:t xml:space="preserve">Real-world applicability: </w:t>
      </w:r>
    </w:p>
    <w:p w14:paraId="01C0D269" w14:textId="77777777" w:rsidR="00B55C30" w:rsidRDefault="00B55C30" w:rsidP="00B55C30">
      <w:pPr>
        <w:pStyle w:val="BodyText"/>
        <w:numPr>
          <w:ilvl w:val="0"/>
          <w:numId w:val="2"/>
        </w:numPr>
        <w:spacing w:before="1" w:after="120"/>
        <w:ind w:right="539"/>
      </w:pPr>
      <w:r w:rsidRPr="009747DA">
        <w:t>Examples and Tutorials: Assesses the quality of examples and tutorials available to help new users get started</w:t>
      </w:r>
      <w:r>
        <w:t xml:space="preserve"> and how close these are to real-world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w:t>
      </w:r>
      <w:proofErr w:type="spellStart"/>
      <w:r w:rsidRPr="006B6997">
        <w:t>OpenMined</w:t>
      </w:r>
      <w:proofErr w:type="spellEnd"/>
      <w:r w:rsidRPr="006B6997">
        <w:t>,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proofErr w:type="spellStart"/>
      <w:r w:rsidRPr="006B6997">
        <w:rPr>
          <w:i/>
          <w:iCs/>
        </w:rPr>
        <w:t>PySyft</w:t>
      </w:r>
      <w:proofErr w:type="spellEnd"/>
      <w:r w:rsidRPr="006B6997">
        <w:t xml:space="preserve"> workers, include the data owner and the data scientists. The data has two variants: mock and private. Data scientists can only access and read the mock dataset. The first four JNs cover the basics of </w:t>
      </w:r>
      <w:proofErr w:type="spellStart"/>
      <w:r w:rsidRPr="006B6997">
        <w:rPr>
          <w:i/>
          <w:iCs/>
        </w:rPr>
        <w:t>PySyft</w:t>
      </w:r>
      <w:proofErr w:type="spellEnd"/>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proofErr w:type="spellStart"/>
      <w:r w:rsidRPr="006B6997">
        <w:rPr>
          <w:i/>
          <w:iCs/>
        </w:rPr>
        <w:t>PyTorch</w:t>
      </w:r>
      <w:proofErr w:type="spellEnd"/>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lastRenderedPageBreak/>
        <w:t xml:space="preserve">After reviewing this framework, the conclusion is that </w:t>
      </w:r>
      <w:proofErr w:type="spellStart"/>
      <w:r w:rsidRPr="006B6997">
        <w:rPr>
          <w:i/>
          <w:iCs/>
        </w:rPr>
        <w:t>PySyft</w:t>
      </w:r>
      <w:proofErr w:type="spellEnd"/>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FATE repository has good structure (FATE, 2021) and clear documentation guiding the user through its directories, examples and tutorials. Active support via issues and discussions 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proofErr w:type="spellStart"/>
      <w:r w:rsidRPr="000C6A3E">
        <w:rPr>
          <w:i/>
          <w:iCs/>
        </w:rPr>
        <w:t>HeteroNNTrainerGuest</w:t>
      </w:r>
      <w:proofErr w:type="spellEnd"/>
      <w:r>
        <w:t xml:space="preserve"> or </w:t>
      </w:r>
      <w:proofErr w:type="spellStart"/>
      <w:r w:rsidRPr="000C6A3E">
        <w:rPr>
          <w:i/>
          <w:iCs/>
        </w:rPr>
        <w:t>HeteroNNTrainerHost</w:t>
      </w:r>
      <w:proofErr w:type="spellEnd"/>
      <w:r>
        <w:t xml:space="preserve">,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w:t>
      </w:r>
      <w:proofErr w:type="gramStart"/>
      <w:r>
        <w:t>a FL</w:t>
      </w:r>
      <w:proofErr w:type="gramEnd"/>
      <w:r>
        <w:t xml:space="preserve">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w:t>
      </w:r>
      <w:proofErr w:type="spellStart"/>
      <w:r w:rsidRPr="00B86572">
        <w:rPr>
          <w:i/>
          <w:iCs/>
        </w:rPr>
        <w:t>SecureBoost</w:t>
      </w:r>
      <w:proofErr w:type="spellEnd"/>
      <w:r w:rsidRPr="00B86572">
        <w:t xml:space="preserve"> tutorial makes use of FATE's </w:t>
      </w:r>
      <w:r w:rsidRPr="00B86572">
        <w:rPr>
          <w:i/>
          <w:iCs/>
        </w:rPr>
        <w:t>Hetero-</w:t>
      </w:r>
      <w:proofErr w:type="spellStart"/>
      <w:r w:rsidRPr="00B86572">
        <w:rPr>
          <w:i/>
          <w:iCs/>
        </w:rPr>
        <w:t>SecureBoost</w:t>
      </w:r>
      <w:proofErr w:type="spellEnd"/>
      <w:r w:rsidRPr="00B86572">
        <w:t xml:space="preserve"> scheme in that it trains the boosting tree model. Based on party type, initialization of the model is done: a guest initializes the model as </w:t>
      </w:r>
      <w:proofErr w:type="spellStart"/>
      <w:r w:rsidRPr="00B86572">
        <w:rPr>
          <w:i/>
          <w:iCs/>
        </w:rPr>
        <w:t>HeteroSecureBoostGuest</w:t>
      </w:r>
      <w:proofErr w:type="spellEnd"/>
      <w:r w:rsidRPr="00B86572">
        <w:t xml:space="preserve">, a host as </w:t>
      </w:r>
      <w:proofErr w:type="spellStart"/>
      <w:r w:rsidRPr="00B86572">
        <w:rPr>
          <w:i/>
          <w:iCs/>
        </w:rPr>
        <w:t>HeteroSecureBoostHost</w:t>
      </w:r>
      <w:proofErr w:type="spellEnd"/>
      <w:r w:rsidRPr="00B86572">
        <w:t xml:space="preserve">. The train function </w:t>
      </w:r>
      <w:r>
        <w:t>initiates</w:t>
      </w:r>
      <w:r w:rsidRPr="00B86572">
        <w:t xml:space="preserve"> the training loop, while the </w:t>
      </w:r>
      <w:proofErr w:type="gramStart"/>
      <w:r w:rsidRPr="00B86572">
        <w:t>predict</w:t>
      </w:r>
      <w:proofErr w:type="gramEnd"/>
      <w:r w:rsidRPr="00B86572">
        <w:t xml:space="preserve">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w:t>
      </w:r>
      <w:r w:rsidRPr="00B86572">
        <w:lastRenderedPageBreak/>
        <w:t>practical settings for federated learning.</w:t>
      </w:r>
      <w:r>
        <w:t xml:space="preserve"> </w:t>
      </w:r>
      <w:proofErr w:type="gramStart"/>
      <w:r>
        <w:t>Final conclusion</w:t>
      </w:r>
      <w:proofErr w:type="gramEnd"/>
      <w:r>
        <w:t xml:space="preserve"> same as </w:t>
      </w:r>
      <w:proofErr w:type="spellStart"/>
      <w:r>
        <w:rPr>
          <w:i/>
          <w:iCs/>
        </w:rPr>
        <w:t>PySyft</w:t>
      </w:r>
      <w:proofErr w:type="spellEnd"/>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vertical-</w:t>
      </w:r>
      <w:proofErr w:type="spellStart"/>
      <w:r>
        <w:rPr>
          <w:i/>
          <w:iCs/>
        </w:rPr>
        <w:t>fl</w:t>
      </w:r>
      <w:proofErr w:type="spellEnd"/>
      <w:r>
        <w:rPr>
          <w:i/>
          <w:iCs/>
        </w:rPr>
        <w:t xml:space="preserve"> </w:t>
      </w:r>
      <w:r>
        <w:t xml:space="preserve">and </w:t>
      </w:r>
      <w:proofErr w:type="spellStart"/>
      <w:r>
        <w:rPr>
          <w:i/>
          <w:iCs/>
        </w:rPr>
        <w:t>pytorch</w:t>
      </w:r>
      <w:proofErr w:type="spellEnd"/>
      <w:r>
        <w:rPr>
          <w:i/>
          <w:iCs/>
        </w:rPr>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vertical-</w:t>
      </w:r>
      <w:proofErr w:type="spellStart"/>
      <w:r>
        <w:rPr>
          <w:i/>
          <w:iCs/>
        </w:rPr>
        <w:t>fl</w:t>
      </w:r>
      <w:proofErr w:type="spellEnd"/>
      <w:r>
        <w:rPr>
          <w:i/>
          <w:iCs/>
        </w:rPr>
        <w:t xml:space="preserve">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proofErr w:type="spellStart"/>
      <w:r>
        <w:rPr>
          <w:i/>
          <w:iCs/>
        </w:rPr>
        <w:t>pytorch</w:t>
      </w:r>
      <w:proofErr w:type="spellEnd"/>
      <w:r>
        <w:rPr>
          <w:i/>
          <w:iCs/>
        </w:rPr>
        <w:t xml:space="preserve">-from-centralized-to-federated </w:t>
      </w:r>
      <w:r>
        <w:t xml:space="preserve">example demonstrates the transition from a ML </w:t>
      </w:r>
      <w:proofErr w:type="spellStart"/>
      <w:r>
        <w:t>centralised</w:t>
      </w:r>
      <w:proofErr w:type="spellEnd"/>
      <w:r>
        <w:t xml:space="preserve"> setup to a FL setup using </w:t>
      </w:r>
      <w:r>
        <w:rPr>
          <w:i/>
          <w:iCs/>
        </w:rPr>
        <w:t xml:space="preserve">Flower </w:t>
      </w:r>
      <w:r>
        <w:t xml:space="preserve">and </w:t>
      </w:r>
      <w:proofErr w:type="spellStart"/>
      <w:r>
        <w:rPr>
          <w:i/>
          <w:iCs/>
        </w:rPr>
        <w:t>Pytorch</w:t>
      </w:r>
      <w:proofErr w:type="spellEnd"/>
      <w:r>
        <w:t xml:space="preserve">. In the </w:t>
      </w:r>
      <w:proofErr w:type="spellStart"/>
      <w:r>
        <w:t>centralised</w:t>
      </w:r>
      <w:proofErr w:type="spellEnd"/>
      <w:r>
        <w:t xml:space="preserve"> setup, a CNN was trained using the CIFAR-10 dataset achieving 37.8% accuracy. The federated setup distributed the data across two </w:t>
      </w:r>
      <w:proofErr w:type="gramStart"/>
      <w:r>
        <w:t>clients</w:t>
      </w:r>
      <w:proofErr w:type="gramEnd"/>
      <w:r>
        <w:t xml:space="preserve"> training models locally. The server aggregated updates and improved accuracy in 48.9%. This demonstrates how FL can better </w:t>
      </w:r>
      <w:proofErr w:type="spellStart"/>
      <w:r>
        <w:t>generalise</w:t>
      </w:r>
      <w:proofErr w:type="spellEnd"/>
      <w:r>
        <w:t xml:space="preserv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proofErr w:type="spellStart"/>
      <w:r w:rsidRPr="00175B88">
        <w:rPr>
          <w:i/>
          <w:iCs/>
        </w:rPr>
        <w:t>PySyft</w:t>
      </w:r>
      <w:proofErr w:type="spellEnd"/>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proofErr w:type="spellStart"/>
      <w:r w:rsidRPr="000C42F6">
        <w:rPr>
          <w:i/>
          <w:iCs/>
        </w:rPr>
        <w:t>FedML</w:t>
      </w:r>
      <w:proofErr w:type="spellEnd"/>
      <w:r>
        <w:t xml:space="preserve"> offers clear documentation and tutorials for deploying its experiments. It also has a broad support community on Slack. Several of its repositories contain code that has been used in real-world settings and academic publications. Two tutorials </w:t>
      </w:r>
      <w:proofErr w:type="gramStart"/>
      <w:r>
        <w:t>were evaluated</w:t>
      </w:r>
      <w:proofErr w:type="gramEnd"/>
      <w:r>
        <w:t xml:space="preserve">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w:t>
      </w:r>
      <w:r>
        <w:lastRenderedPageBreak/>
        <w:t>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w:t>
      </w:r>
      <w:proofErr w:type="gramStart"/>
      <w:r>
        <w:t>Heart Disease</w:t>
      </w:r>
      <w:proofErr w:type="gramEnd"/>
      <w:r>
        <w:t xml:space="preserve"> 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 xml:space="preserve">Unlike </w:t>
      </w:r>
      <w:proofErr w:type="spellStart"/>
      <w:r>
        <w:t>PySyft</w:t>
      </w:r>
      <w:proofErr w:type="spellEnd"/>
      <w:r>
        <w:t xml:space="preserve">, FATE, and Flower, </w:t>
      </w:r>
      <w:proofErr w:type="spellStart"/>
      <w:r>
        <w:t>FedML</w:t>
      </w:r>
      <w:proofErr w:type="spellEnd"/>
      <w:r>
        <w:t xml:space="preserve"> offers a platform for project management (open.fedml.ai); however, this feature was not evaluated due to time constraints. After evaluation, </w:t>
      </w:r>
      <w:proofErr w:type="spellStart"/>
      <w:r>
        <w:t>FedML</w:t>
      </w:r>
      <w:proofErr w:type="spellEnd"/>
      <w:r>
        <w:t xml:space="preserve"> appears to be the closest to real-world settings, as evidenced by its GitHub repository.</w:t>
      </w:r>
    </w:p>
    <w:p w14:paraId="11EB4885" w14:textId="77777777" w:rsidR="000B06AD" w:rsidRDefault="000B06AD" w:rsidP="000B06AD">
      <w:pPr>
        <w:pStyle w:val="BodyText"/>
        <w:spacing w:line="360" w:lineRule="auto"/>
        <w:ind w:left="540" w:right="332" w:firstLine="470"/>
        <w:jc w:val="both"/>
      </w:pPr>
      <w:r>
        <w:t xml:space="preserve">The last FL framework reviewed, TFF, presents a comprehensive GitHub repository, with documentation and tutorials that are easy to follow. The tutorials are JNs that can be run on a </w:t>
      </w:r>
      <w:r>
        <w:rPr>
          <w:i/>
          <w:iCs/>
        </w:rPr>
        <w:t xml:space="preserve">Google </w:t>
      </w:r>
      <w:proofErr w:type="spellStart"/>
      <w:r>
        <w:rPr>
          <w:i/>
          <w:iCs/>
        </w:rPr>
        <w:t>Colab</w:t>
      </w:r>
      <w:proofErr w:type="spellEnd"/>
      <w:r>
        <w:rPr>
          <w:i/>
          <w:iCs/>
        </w:rPr>
        <w:t xml:space="preserve"> </w:t>
      </w:r>
      <w:r>
        <w:t xml:space="preserve">or downloaded to a local computer for exploration, there are a total of twenty tutorials only two were selected for evaluation. TFF offers a robust package divided </w:t>
      </w:r>
      <w:proofErr w:type="gramStart"/>
      <w:r>
        <w:t>in</w:t>
      </w:r>
      <w:proofErr w:type="gramEnd"/>
      <w:r>
        <w:t xml:space="preserve"> two layers, FL and Federated Core (FC).</w:t>
      </w:r>
      <w:r w:rsidRPr="00747D2F">
        <w:t xml:space="preserve"> The first layer provides high-level interfaces for integrating </w:t>
      </w:r>
      <w:proofErr w:type="spellStart"/>
      <w:r w:rsidRPr="00747D2F">
        <w:rPr>
          <w:i/>
          <w:iCs/>
        </w:rPr>
        <w:t>Keras</w:t>
      </w:r>
      <w:proofErr w:type="spellEnd"/>
      <w:r w:rsidRPr="00747D2F">
        <w:t xml:space="preserve"> or </w:t>
      </w:r>
      <w:r w:rsidRPr="00747D2F">
        <w:rPr>
          <w:i/>
          <w:iCs/>
        </w:rPr>
        <w:t>non-</w:t>
      </w:r>
      <w:proofErr w:type="spellStart"/>
      <w:r w:rsidRPr="00747D2F">
        <w:rPr>
          <w:i/>
          <w:iCs/>
        </w:rPr>
        <w:t>Keras</w:t>
      </w:r>
      <w:proofErr w:type="spellEnd"/>
      <w:r w:rsidRPr="00747D2F">
        <w:t xml:space="preserve"> machine learning models into the TFF framework. The second layer consists of lower-level interfaces that allow customization of algorithms by combining </w:t>
      </w:r>
      <w:r w:rsidRPr="00F27E38">
        <w:rPr>
          <w:i/>
          <w:iCs/>
        </w:rPr>
        <w:t>TensorFlow</w:t>
      </w:r>
      <w:r w:rsidRPr="00747D2F">
        <w:t xml:space="preserve"> with distributed communication operators</w:t>
      </w:r>
      <w:r>
        <w:t xml:space="preserve"> (TensorFlow Federated, 2024). Evaluating the tutorials, the first focused on image classification in a FL setting and the second demonstrated how to build a FL algorithm with TensorFlow.</w:t>
      </w:r>
    </w:p>
    <w:p w14:paraId="320E99B5" w14:textId="77777777" w:rsidR="00405E7C" w:rsidRDefault="00405E7C" w:rsidP="00405E7C">
      <w:pPr>
        <w:pStyle w:val="BodyText"/>
        <w:spacing w:line="360" w:lineRule="auto"/>
        <w:ind w:left="540" w:right="332" w:firstLine="470"/>
        <w:jc w:val="both"/>
      </w:pPr>
      <w:r w:rsidRPr="005A689C">
        <w:t xml:space="preserve">FL for image classification tutorial demonstrates how to use the TFF high-level </w:t>
      </w:r>
      <w:proofErr w:type="spellStart"/>
      <w:proofErr w:type="gramStart"/>
      <w:r w:rsidRPr="005A689C">
        <w:rPr>
          <w:i/>
          <w:iCs/>
        </w:rPr>
        <w:t>tff.learning</w:t>
      </w:r>
      <w:proofErr w:type="spellEnd"/>
      <w:proofErr w:type="gramEnd"/>
      <w:r w:rsidRPr="005A689C">
        <w:t xml:space="preserve"> API to perform federated learning on the EMNIST dataset, which is a federated version of the MNIST dataset. The process involves key steps: first, it prepares the non-</w:t>
      </w:r>
      <w:proofErr w:type="spellStart"/>
      <w:r w:rsidRPr="005A689C">
        <w:t>i.i.d.</w:t>
      </w:r>
      <w:proofErr w:type="spellEnd"/>
      <w:r w:rsidRPr="005A689C">
        <w:t xml:space="preserve"> data across multiple clients for federated learning. Then, a simple neural network is defined </w:t>
      </w:r>
      <w:r w:rsidRPr="005A689C">
        <w:lastRenderedPageBreak/>
        <w:t xml:space="preserve">using </w:t>
      </w:r>
      <w:proofErr w:type="spellStart"/>
      <w:proofErr w:type="gramStart"/>
      <w:r w:rsidRPr="005A689C">
        <w:rPr>
          <w:i/>
          <w:iCs/>
        </w:rPr>
        <w:t>tf.keras</w:t>
      </w:r>
      <w:proofErr w:type="spellEnd"/>
      <w:proofErr w:type="gramEnd"/>
      <w:r w:rsidRPr="005A689C">
        <w:rPr>
          <w:i/>
          <w:iCs/>
        </w:rPr>
        <w:t xml:space="preserve"> </w:t>
      </w:r>
      <w:r w:rsidRPr="005A689C">
        <w:t xml:space="preserve">and is wrapped with TFF </w:t>
      </w:r>
      <w:proofErr w:type="spellStart"/>
      <w:r w:rsidRPr="005A689C">
        <w:rPr>
          <w:i/>
          <w:iCs/>
        </w:rPr>
        <w:t>tff.learning.models.VariableModel</w:t>
      </w:r>
      <w:proofErr w:type="spellEnd"/>
      <w:r w:rsidRPr="005A689C">
        <w:rPr>
          <w:i/>
          <w:iCs/>
        </w:rPr>
        <w:t>.</w:t>
      </w:r>
      <w:r w:rsidRPr="005A689C">
        <w:t xml:space="preserve"> The model is trained using the </w:t>
      </w:r>
      <w:r w:rsidRPr="005A689C">
        <w:rPr>
          <w:i/>
          <w:iCs/>
        </w:rPr>
        <w:t>FedAvg</w:t>
      </w:r>
      <w:r w:rsidRPr="005A689C">
        <w:t xml:space="preserve"> algorithm, which is implemented to operate over several training rounds in a federated setup. Finally, the tutorial concludes by evaluating the model's performance using federated evaluation methods, focusing on accuracy and loss metrics for both training and test datasets.</w:t>
      </w:r>
    </w:p>
    <w:p w14:paraId="752B921D" w14:textId="77777777" w:rsidR="00405E7C" w:rsidRDefault="00405E7C" w:rsidP="00405E7C">
      <w:pPr>
        <w:pStyle w:val="BodyText"/>
        <w:spacing w:line="360" w:lineRule="auto"/>
        <w:ind w:left="540" w:right="332" w:firstLine="470"/>
        <w:jc w:val="both"/>
      </w:pPr>
      <w:r w:rsidRPr="00496DDD">
        <w:t xml:space="preserve">Building your own FL algorithm with TFF tutorial, offers an in-depth look at constructing a custom FL algorithm using TFF lower-level FC, which allows greater control over the learning process. It starts by explaining the four main components of federated learning: server-to-client broadcast, client update, client-to-server upload, and server update. The tutorial explains how to create custom federated algorithms beyond the standard APIs by using TFF low-level interfaces. A basic </w:t>
      </w:r>
      <w:r w:rsidRPr="00496DDD">
        <w:rPr>
          <w:i/>
          <w:iCs/>
        </w:rPr>
        <w:t>FedAvg</w:t>
      </w:r>
      <w:r w:rsidRPr="00496DDD">
        <w:t xml:space="preserve"> algorithm was developed by defining the </w:t>
      </w:r>
      <w:proofErr w:type="spellStart"/>
      <w:r w:rsidRPr="00496DDD">
        <w:rPr>
          <w:i/>
          <w:iCs/>
        </w:rPr>
        <w:t>initialize_fn</w:t>
      </w:r>
      <w:proofErr w:type="spellEnd"/>
      <w:r w:rsidRPr="00496DDD">
        <w:t xml:space="preserve"> and </w:t>
      </w:r>
      <w:proofErr w:type="spellStart"/>
      <w:r w:rsidRPr="00496DDD">
        <w:rPr>
          <w:i/>
          <w:iCs/>
        </w:rPr>
        <w:t>next_fn</w:t>
      </w:r>
      <w:proofErr w:type="spellEnd"/>
      <w:r w:rsidRPr="00496DDD">
        <w:t xml:space="preserve"> functions, which integrate TensorFlow operations within the federated communication process. The tutorial wraps up by combining these elements into a custom iterative process for federated learning, including an evaluation of the model performance after a few training rounds.</w:t>
      </w:r>
    </w:p>
    <w:p w14:paraId="239148D0" w14:textId="77777777" w:rsidR="00405E7C" w:rsidRDefault="00405E7C" w:rsidP="00405E7C">
      <w:pPr>
        <w:pStyle w:val="BodyText"/>
        <w:spacing w:line="360" w:lineRule="auto"/>
        <w:ind w:left="540" w:right="332" w:firstLine="470"/>
        <w:jc w:val="both"/>
      </w:pPr>
      <w:r w:rsidRPr="00D21CCC">
        <w:t>Summarizing TFF, it is likely the most robust FL framework, but its tutorials are more suited to academic scenarios and are far from real-world applications.</w:t>
      </w:r>
    </w:p>
    <w:p w14:paraId="5C008387" w14:textId="77777777" w:rsidR="006C6303" w:rsidRDefault="006C6303" w:rsidP="006C6303">
      <w:pPr>
        <w:pStyle w:val="BodyText"/>
        <w:spacing w:line="360" w:lineRule="auto"/>
        <w:ind w:left="540" w:right="332" w:firstLine="470"/>
        <w:jc w:val="both"/>
      </w:pPr>
      <w:r w:rsidRPr="009F3EB1">
        <w:t>In summary, all five FL frameworks offer a wide range of options for setting up FL systems. Based on the evaluation conducted, Table 5.6 presents their rankings based on an equal-weighted average</w:t>
      </w:r>
      <w:r>
        <w:t>.</w:t>
      </w:r>
    </w:p>
    <w:p w14:paraId="4501F7D0" w14:textId="77777777" w:rsidR="003F70E7" w:rsidRDefault="003F70E7" w:rsidP="003F70E7">
      <w:pPr>
        <w:pStyle w:val="BodyText"/>
        <w:spacing w:line="360" w:lineRule="auto"/>
        <w:ind w:left="540" w:right="332" w:firstLine="470"/>
        <w:jc w:val="both"/>
      </w:pPr>
      <w:proofErr w:type="spellStart"/>
      <w:r w:rsidRPr="00B20486">
        <w:rPr>
          <w:i/>
          <w:iCs/>
        </w:rPr>
        <w:t>FedML</w:t>
      </w:r>
      <w:proofErr w:type="spellEnd"/>
      <w:r w:rsidRPr="00B20486">
        <w:t xml:space="preserve"> stands out as the best option, offering intuitive tutorials that closely mirror real-world settings and a website capable of orchestrating and controlling FL experiments. </w:t>
      </w:r>
      <w:r w:rsidRPr="00B20486">
        <w:rPr>
          <w:i/>
          <w:iCs/>
        </w:rPr>
        <w:t>Flower</w:t>
      </w:r>
      <w:r w:rsidRPr="00B20486">
        <w:t xml:space="preserve"> and </w:t>
      </w:r>
      <w:r w:rsidRPr="00B20486">
        <w:rPr>
          <w:i/>
          <w:iCs/>
        </w:rPr>
        <w:t>FATE</w:t>
      </w:r>
      <w:r w:rsidRPr="00B20486">
        <w:t xml:space="preserve"> closely follow, with their tutorials and seamless deployment making them very robust for experimenting with FL settings. While all five FL frameworks are focused on research, the evaluation determined that </w:t>
      </w:r>
      <w:r w:rsidRPr="00B20486">
        <w:rPr>
          <w:i/>
          <w:iCs/>
        </w:rPr>
        <w:t>TFF</w:t>
      </w:r>
      <w:r w:rsidRPr="00B20486">
        <w:t xml:space="preserve"> and </w:t>
      </w:r>
      <w:proofErr w:type="spellStart"/>
      <w:r w:rsidRPr="00B20486">
        <w:rPr>
          <w:i/>
          <w:iCs/>
        </w:rPr>
        <w:t>PySyft</w:t>
      </w:r>
      <w:proofErr w:type="spellEnd"/>
      <w:r w:rsidRPr="00B20486">
        <w:t xml:space="preserve"> appear to be designed primarily for academic research, as their tutorials serve mainly as proofs of concept</w:t>
      </w:r>
      <w:r>
        <w:t>.</w:t>
      </w:r>
    </w:p>
    <w:p w14:paraId="778CB48F" w14:textId="3C7723DD" w:rsidR="003F70E7" w:rsidRDefault="003F70E7" w:rsidP="003F70E7">
      <w:pPr>
        <w:pStyle w:val="BodyText"/>
        <w:spacing w:line="360" w:lineRule="auto"/>
        <w:ind w:left="540" w:right="332" w:firstLine="470"/>
        <w:jc w:val="both"/>
      </w:pPr>
      <w:r w:rsidRPr="00014A18">
        <w:t xml:space="preserve">In conclusion, all five FL frameworks can be enhanced due to their open-source nature, allowing for the </w:t>
      </w:r>
      <w:proofErr w:type="spellStart"/>
      <w:r w:rsidRPr="00014A18">
        <w:t>customi</w:t>
      </w:r>
      <w:r>
        <w:t>s</w:t>
      </w:r>
      <w:r w:rsidRPr="00014A18">
        <w:t>ation</w:t>
      </w:r>
      <w:proofErr w:type="spellEnd"/>
      <w:r w:rsidRPr="00014A18">
        <w:t xml:space="preserve"> of a </w:t>
      </w:r>
      <w:r>
        <w:t>FL</w:t>
      </w:r>
      <w:r w:rsidRPr="00014A18">
        <w:t xml:space="preserve"> system to match the specific requirements of a project</w:t>
      </w:r>
      <w:r w:rsidR="00E3559F">
        <w:t>.</w:t>
      </w:r>
    </w:p>
    <w:p w14:paraId="46A60A1F" w14:textId="77777777" w:rsidR="00E3559F" w:rsidRDefault="00E3559F" w:rsidP="00E3559F">
      <w:pPr>
        <w:pStyle w:val="BodyText"/>
        <w:spacing w:line="360" w:lineRule="auto"/>
        <w:ind w:left="540" w:right="332" w:firstLine="470"/>
        <w:jc w:val="both"/>
      </w:pPr>
      <w:r w:rsidRPr="00456E51">
        <w:rPr>
          <w:highlight w:val="yellow"/>
        </w:rPr>
        <w:t>Section 10.2., of the annex provides additional information on how to deploy and implement the tutorials for each of the FL frameworks evaluated.</w:t>
      </w:r>
    </w:p>
    <w:bookmarkEnd w:id="0"/>
    <w:p w14:paraId="2EC57D58" w14:textId="77777777" w:rsidR="00B12376" w:rsidRPr="003850C4" w:rsidRDefault="00B12376" w:rsidP="00B12376">
      <w:pPr>
        <w:pStyle w:val="BodyText"/>
        <w:spacing w:line="360" w:lineRule="auto"/>
        <w:ind w:left="540" w:right="332" w:firstLine="470"/>
        <w:jc w:val="both"/>
      </w:pPr>
      <w:r w:rsidRPr="00B906FB">
        <w:lastRenderedPageBreak/>
        <w:t xml:space="preserve">This chapter describes how the FL server was built, including its architecture, components, communication protocols, server functions, and client coordination. A high-level overview of the project file structure is shown in Figure 6.1. The server is orchestrated by </w:t>
      </w:r>
      <w:r w:rsidRPr="00B906FB">
        <w:rPr>
          <w:i/>
          <w:iCs/>
        </w:rPr>
        <w:t>server.py</w:t>
      </w:r>
      <w:r w:rsidRPr="00B906FB">
        <w:t xml:space="preserve">, with clients connecting to the server via </w:t>
      </w:r>
      <w:r w:rsidRPr="00B906FB">
        <w:rPr>
          <w:i/>
          <w:iCs/>
        </w:rPr>
        <w:t>client.py</w:t>
      </w:r>
      <w:r w:rsidRPr="00B906FB">
        <w:t xml:space="preserve">. There are two scenarios for training: </w:t>
      </w:r>
      <w:r w:rsidRPr="00B906FB">
        <w:rPr>
          <w:i/>
          <w:iCs/>
        </w:rPr>
        <w:t>medical</w:t>
      </w:r>
      <w:r w:rsidRPr="00B906FB">
        <w:t xml:space="preserve"> and </w:t>
      </w:r>
      <w:r w:rsidRPr="00B906FB">
        <w:rPr>
          <w:i/>
          <w:iCs/>
        </w:rPr>
        <w:t>technological</w:t>
      </w:r>
      <w:r w:rsidRPr="00B906FB">
        <w:t xml:space="preserve">. Data for these scenarios was generated using </w:t>
      </w:r>
      <w:r>
        <w:t>JNs</w:t>
      </w:r>
      <w:r w:rsidRPr="00B906FB">
        <w:t xml:space="preserve"> stored in the </w:t>
      </w:r>
      <w:proofErr w:type="spellStart"/>
      <w:r w:rsidRPr="00B906FB">
        <w:rPr>
          <w:i/>
          <w:iCs/>
        </w:rPr>
        <w:t>FLServer</w:t>
      </w:r>
      <w:proofErr w:type="spellEnd"/>
      <w:r w:rsidRPr="00B906FB">
        <w:rPr>
          <w:i/>
          <w:iCs/>
        </w:rPr>
        <w:t>/JNs</w:t>
      </w:r>
      <w:r w:rsidRPr="00B906FB">
        <w:t xml:space="preserve"> directory. Finally, a front-end page (</w:t>
      </w:r>
      <w:r w:rsidRPr="00B906FB">
        <w:rPr>
          <w:i/>
          <w:iCs/>
        </w:rPr>
        <w:t>index.html</w:t>
      </w:r>
      <w:r w:rsidRPr="00B906FB">
        <w:t>) is provided to interact with the server.</w:t>
      </w:r>
      <w:r>
        <w:t xml:space="preserve"> To format the page </w:t>
      </w:r>
      <w:r>
        <w:rPr>
          <w:i/>
          <w:iCs/>
        </w:rPr>
        <w:t xml:space="preserve">styles.css </w:t>
      </w:r>
      <w:r>
        <w:t xml:space="preserve">was used, and </w:t>
      </w:r>
      <w:r>
        <w:rPr>
          <w:i/>
          <w:iCs/>
        </w:rPr>
        <w:t>script.js</w:t>
      </w:r>
      <w:r>
        <w:t xml:space="preserve"> gave the logic to interact with the server and dynamically update the HTML content.</w:t>
      </w:r>
    </w:p>
    <w:p w14:paraId="7B511E99" w14:textId="77777777" w:rsidR="00456E51" w:rsidRDefault="00456E51" w:rsidP="00456E51">
      <w:pPr>
        <w:pStyle w:val="BodyText"/>
        <w:spacing w:line="360" w:lineRule="auto"/>
        <w:ind w:left="540" w:right="332" w:firstLine="470"/>
        <w:jc w:val="both"/>
      </w:pPr>
      <w:r w:rsidRPr="00C3235D">
        <w:t>The designed FL server has an architecture to fit in multiple client nodes,</w:t>
      </w:r>
      <w:r>
        <w:t xml:space="preserve"> for this experiment five clients were connected to the server into different ports. The server coordinated the entire process, aggregating the global the model after local client training and sending back weights into the clients for further training. The architecture is illustrated in Figure 6.2.</w:t>
      </w:r>
    </w:p>
    <w:p w14:paraId="5E4D5B0B" w14:textId="669D5922" w:rsidR="003A5EBE" w:rsidRDefault="003A5EBE" w:rsidP="003A5EBE">
      <w:pPr>
        <w:pStyle w:val="BodyText"/>
        <w:spacing w:line="360" w:lineRule="auto"/>
        <w:ind w:left="540" w:right="332" w:firstLine="470"/>
        <w:jc w:val="both"/>
      </w:pPr>
      <w:r w:rsidRPr="00B260AC">
        <w:t>T</w:t>
      </w:r>
      <w:r>
        <w:t xml:space="preserve">he server was run across four scenarios, </w:t>
      </w:r>
      <w:r>
        <w:rPr>
          <w:i/>
          <w:iCs/>
        </w:rPr>
        <w:t xml:space="preserve">technological </w:t>
      </w:r>
      <w:r>
        <w:t xml:space="preserve">and </w:t>
      </w:r>
      <w:r>
        <w:rPr>
          <w:i/>
          <w:iCs/>
        </w:rPr>
        <w:t>medical,</w:t>
      </w:r>
      <w:r>
        <w:t xml:space="preserve"> each</w:t>
      </w:r>
      <w:r>
        <w:rPr>
          <w:i/>
          <w:iCs/>
        </w:rPr>
        <w:t xml:space="preserve"> </w:t>
      </w:r>
      <w:r>
        <w:t xml:space="preserve">in its IID and non-IID variants. After the five clients connected, the training for the </w:t>
      </w:r>
      <w:r>
        <w:rPr>
          <w:i/>
          <w:iCs/>
        </w:rPr>
        <w:t xml:space="preserve">Technological IID </w:t>
      </w:r>
      <w:r>
        <w:t xml:space="preserve">scenario iterated over five rounds, followed by the same process for </w:t>
      </w:r>
      <w:r>
        <w:rPr>
          <w:i/>
          <w:iCs/>
        </w:rPr>
        <w:t xml:space="preserve">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t>. After the final training scenario, the server was shut down. A video is available to illustrate this process, as well as Figure 6.3.</w:t>
      </w:r>
    </w:p>
    <w:p w14:paraId="3EBACA7B" w14:textId="77777777" w:rsidR="00C9362D" w:rsidRPr="00F866A4" w:rsidRDefault="00C9362D" w:rsidP="00C9362D">
      <w:pPr>
        <w:pStyle w:val="BodyText"/>
        <w:suppressAutoHyphens/>
        <w:spacing w:line="360" w:lineRule="auto"/>
        <w:ind w:left="540" w:right="332" w:firstLine="470"/>
        <w:jc w:val="both"/>
      </w:pPr>
      <w:r w:rsidRPr="00F866A4">
        <w:t xml:space="preserve">This file includes fifteen functions responsible for tasks such as client registration, storing their details (client ID, host, and port), and updating the server when a registered client is ready to begin the training process. The server is prepared to coordinate with a client for specific training datasets </w:t>
      </w:r>
      <w:r>
        <w:t>(Technological</w:t>
      </w:r>
      <w:r>
        <w:rPr>
          <w:i/>
          <w:iCs/>
        </w:rPr>
        <w:t xml:space="preserve"> IID, Technological </w:t>
      </w:r>
      <w:proofErr w:type="spellStart"/>
      <w:r>
        <w:rPr>
          <w:i/>
          <w:iCs/>
        </w:rPr>
        <w:t>nonIID</w:t>
      </w:r>
      <w:proofErr w:type="spellEnd"/>
      <w:r>
        <w:rPr>
          <w:i/>
          <w:iCs/>
        </w:rPr>
        <w:t xml:space="preserve">, Medical IID </w:t>
      </w:r>
      <w:r>
        <w:t xml:space="preserve">and </w:t>
      </w:r>
      <w:r>
        <w:rPr>
          <w:i/>
          <w:iCs/>
        </w:rPr>
        <w:t xml:space="preserve">Medical </w:t>
      </w:r>
      <w:proofErr w:type="spellStart"/>
      <w:r>
        <w:rPr>
          <w:i/>
          <w:iCs/>
        </w:rPr>
        <w:t>nonIID</w:t>
      </w:r>
      <w:proofErr w:type="spellEnd"/>
      <w:r>
        <w:rPr>
          <w:i/>
          <w:iCs/>
        </w:rPr>
        <w:t>)</w:t>
      </w:r>
      <w:r>
        <w:t xml:space="preserve">. </w:t>
      </w:r>
      <w:r w:rsidRPr="00F866A4">
        <w:t>It waits for all clients to be ready before instructing them to start. The training process begins by sending a signal to all clients to start their local training. After training, the server receives model updates from the clients, aggregates the model weights from all clients, and updates cumulative metrics over training rounds. Additionally, it updates client statuses on the server and debugs by returning the current state of all registered clients.</w:t>
      </w:r>
    </w:p>
    <w:p w14:paraId="1EF6B936" w14:textId="77777777" w:rsidR="00C9362D" w:rsidRDefault="00C9362D" w:rsidP="00C9362D">
      <w:pPr>
        <w:pStyle w:val="BodyText"/>
        <w:suppressAutoHyphens/>
        <w:spacing w:line="360" w:lineRule="auto"/>
        <w:ind w:left="540" w:right="332" w:firstLine="470"/>
        <w:jc w:val="both"/>
      </w:pPr>
      <w:r w:rsidRPr="00F866A4">
        <w:t xml:space="preserve">A logic was implemented to refresh the server, as hitting the reload page every time was not an option. The refresh function sets a flag indicating that the server state requires refreshing. Another important functionality was to refresh the server without disconnecting the server and client consoles, allowing for a smooth transition from one training scenario </w:t>
      </w:r>
      <w:r w:rsidRPr="00F866A4">
        <w:lastRenderedPageBreak/>
        <w:t>to another. Finally, the index function renders the main dashboard page, displaying the status and metrics of all registered clients, as well as the local and global model metrics.</w:t>
      </w:r>
    </w:p>
    <w:p w14:paraId="056A4245" w14:textId="77777777" w:rsidR="00CF350A" w:rsidRPr="0041117D" w:rsidRDefault="00CF350A" w:rsidP="00CF350A">
      <w:pPr>
        <w:pStyle w:val="BodyText"/>
        <w:spacing w:line="360" w:lineRule="auto"/>
        <w:ind w:left="540" w:right="332" w:firstLine="470"/>
        <w:jc w:val="both"/>
      </w:pPr>
      <w:r w:rsidRPr="00480400">
        <w:t>This script comprises thirteen functions responsible for enabling data loading for the specified client and scenario (</w:t>
      </w:r>
      <w:r w:rsidRPr="009C7512">
        <w:rPr>
          <w:i/>
          <w:iCs/>
        </w:rPr>
        <w:t>Technological IID</w:t>
      </w:r>
      <w:r>
        <w:t xml:space="preserve"> or</w:t>
      </w:r>
      <w:r w:rsidRPr="00480400">
        <w:t xml:space="preserve"> </w:t>
      </w:r>
      <w:r w:rsidRPr="009C7512">
        <w:rPr>
          <w:i/>
          <w:iCs/>
        </w:rPr>
        <w:t>non-IID</w:t>
      </w:r>
      <w:r>
        <w:t xml:space="preserve"> and</w:t>
      </w:r>
      <w:r w:rsidRPr="00480400">
        <w:t xml:space="preserve"> </w:t>
      </w:r>
      <w:r w:rsidRPr="009C7512">
        <w:rPr>
          <w:i/>
          <w:iCs/>
        </w:rPr>
        <w:t>Medical</w:t>
      </w:r>
      <w:r w:rsidRPr="00480400">
        <w:t xml:space="preserve"> </w:t>
      </w:r>
      <w:r w:rsidRPr="009C7512">
        <w:rPr>
          <w:i/>
          <w:iCs/>
        </w:rPr>
        <w:t>IID</w:t>
      </w:r>
      <w:r w:rsidRPr="00480400">
        <w:t xml:space="preserve"> or </w:t>
      </w:r>
      <w:r w:rsidRPr="009C7512">
        <w:rPr>
          <w:i/>
          <w:iCs/>
        </w:rPr>
        <w:t>non-IID</w:t>
      </w:r>
      <w:r w:rsidRPr="00480400">
        <w:t xml:space="preserve">). Additionally, models for each scenario are defined and compiled based on the selected scenario. Functions for training management include </w:t>
      </w:r>
      <w:proofErr w:type="gramStart"/>
      <w:r w:rsidRPr="00480400">
        <w:t>prepare</w:t>
      </w:r>
      <w:proofErr w:type="gramEnd"/>
      <w:r w:rsidRPr="00480400">
        <w:t xml:space="preserve">, start, and run. After training has finished, the weights are sent back to the server, and a receive function updates the local client model. The </w:t>
      </w:r>
      <w:proofErr w:type="spellStart"/>
      <w:r w:rsidRPr="00CF1095">
        <w:rPr>
          <w:i/>
          <w:iCs/>
        </w:rPr>
        <w:t>reset_client</w:t>
      </w:r>
      <w:proofErr w:type="spellEnd"/>
      <w:r w:rsidRPr="00480400">
        <w:t xml:space="preserve"> function resets the client's state, reloads the data, and re-registers the client back into the server, preparing it for the next round of training. The final function allows the server to shut down clients.</w:t>
      </w:r>
    </w:p>
    <w:p w14:paraId="173715D9" w14:textId="77777777" w:rsidR="001C692B" w:rsidRDefault="001C692B" w:rsidP="001C692B">
      <w:pPr>
        <w:pStyle w:val="BodyText"/>
        <w:spacing w:line="360" w:lineRule="auto"/>
        <w:ind w:left="540" w:right="332" w:firstLine="470"/>
        <w:jc w:val="both"/>
      </w:pPr>
      <w:r w:rsidRPr="00FF055A">
        <w:t xml:space="preserve">Communication within the FL app was facilitated using the HTTP protocol between the central node (server.py) and the clients. Two fundamental </w:t>
      </w:r>
      <w:r w:rsidRPr="00FF055A">
        <w:rPr>
          <w:i/>
          <w:iCs/>
        </w:rPr>
        <w:t>REST</w:t>
      </w:r>
      <w:r w:rsidRPr="00FF055A">
        <w:t xml:space="preserve"> operations, </w:t>
      </w:r>
      <w:r w:rsidRPr="00FF055A">
        <w:rPr>
          <w:i/>
          <w:iCs/>
        </w:rPr>
        <w:t>GET</w:t>
      </w:r>
      <w:r w:rsidRPr="00FF055A">
        <w:t xml:space="preserve"> and </w:t>
      </w:r>
      <w:r w:rsidRPr="00FF055A">
        <w:rPr>
          <w:i/>
          <w:iCs/>
        </w:rPr>
        <w:t>POST</w:t>
      </w:r>
      <w:r w:rsidRPr="00FF055A">
        <w:t xml:space="preserve">, were employed. The </w:t>
      </w:r>
      <w:r w:rsidRPr="00FF055A">
        <w:rPr>
          <w:i/>
          <w:iCs/>
        </w:rPr>
        <w:t>GET</w:t>
      </w:r>
      <w:r w:rsidRPr="00FF055A">
        <w:t xml:space="preserve"> method was primarily used by the server to retrieve the current state of all clients and to check if they needed to refresh their state or restart training. The </w:t>
      </w:r>
      <w:r w:rsidRPr="00FF055A">
        <w:rPr>
          <w:i/>
          <w:iCs/>
        </w:rPr>
        <w:t>POST</w:t>
      </w:r>
      <w:r w:rsidRPr="00FF055A">
        <w:t xml:space="preserve"> method was used on both the server and client sides. It facilitated communication by sending data whenever an endpoint was invoked, with tasks like client registration, sending model updates, or initiating the training process being examples. A key distinction between these methods is that </w:t>
      </w:r>
      <w:r w:rsidRPr="00FF055A">
        <w:rPr>
          <w:i/>
          <w:iCs/>
        </w:rPr>
        <w:t>GET</w:t>
      </w:r>
      <w:r w:rsidRPr="00FF055A">
        <w:t xml:space="preserve"> requests are non-intrusive; they do not alter the server's state and are intended solely for querying and retrieving data. In contrast, POST requests can modify the server's state. Across both nodes, a total of eleven endpoints have been defined, as illustrated in Figure 6.3.</w:t>
      </w:r>
    </w:p>
    <w:p w14:paraId="32D58585" w14:textId="77777777" w:rsidR="00087328" w:rsidRDefault="00087328" w:rsidP="00087328">
      <w:pPr>
        <w:pStyle w:val="BodyText"/>
        <w:spacing w:line="360" w:lineRule="auto"/>
        <w:ind w:left="540" w:right="332" w:firstLine="470"/>
        <w:jc w:val="both"/>
        <w:rPr>
          <w:color w:val="000000"/>
        </w:rPr>
      </w:pPr>
      <w:r w:rsidRPr="003B662F">
        <w:rPr>
          <w:color w:val="000000"/>
        </w:rPr>
        <w:t xml:space="preserve">This section describes the ML models used within the FL server. The models were designed based on the identified client population. The samples, reflecting </w:t>
      </w:r>
      <w:proofErr w:type="gramStart"/>
      <w:r w:rsidRPr="003B662F">
        <w:rPr>
          <w:color w:val="000000"/>
        </w:rPr>
        <w:t>the majority of</w:t>
      </w:r>
      <w:proofErr w:type="gramEnd"/>
      <w:r w:rsidRPr="003B662F">
        <w:rPr>
          <w:color w:val="000000"/>
        </w:rPr>
        <w:t xml:space="preserve"> the literature review, were categorized into medical and technological scenarios.</w:t>
      </w:r>
    </w:p>
    <w:p w14:paraId="3CD8DC10" w14:textId="23909542" w:rsidR="00942437" w:rsidRDefault="00942437" w:rsidP="00942437">
      <w:pPr>
        <w:pStyle w:val="BodyText"/>
        <w:spacing w:line="360" w:lineRule="auto"/>
        <w:ind w:left="540" w:right="332" w:firstLine="470"/>
        <w:jc w:val="both"/>
      </w:pPr>
      <w:r>
        <w:t xml:space="preserve">The medical model </w:t>
      </w:r>
      <w:proofErr w:type="spellStart"/>
      <w:r>
        <w:t>utilised</w:t>
      </w:r>
      <w:proofErr w:type="spellEnd"/>
      <w:r>
        <w:t xml:space="preserve"> was a CNN, designed for image classification tasks in the medical domain. In this scenario, the data consisted of images labelled as </w:t>
      </w:r>
      <w:r>
        <w:rPr>
          <w:i/>
          <w:iCs/>
        </w:rPr>
        <w:t xml:space="preserve">lung </w:t>
      </w:r>
      <w:r>
        <w:t xml:space="preserve">or </w:t>
      </w:r>
      <w:r>
        <w:rPr>
          <w:i/>
          <w:iCs/>
        </w:rPr>
        <w:t>not lung</w:t>
      </w:r>
      <w:r>
        <w:t xml:space="preserve">. The CNN was trained to classify these images based on the labels. This approach aimed to emulate similar medical experiments observed while reviewing the FL frameworks. The model layers </w:t>
      </w:r>
      <w:r w:rsidR="00260B7B">
        <w:t>are</w:t>
      </w:r>
      <w:r>
        <w:t xml:space="preserve"> detailed in Table 6.4.1, and model architecture is illustrated in Figure 6.4.1.</w:t>
      </w:r>
    </w:p>
    <w:p w14:paraId="4B0367AB" w14:textId="77777777" w:rsidR="00A37922" w:rsidRDefault="00A37922" w:rsidP="00A37922">
      <w:pPr>
        <w:pStyle w:val="BodyText"/>
        <w:spacing w:line="360" w:lineRule="auto"/>
        <w:ind w:left="540" w:right="332" w:firstLine="470"/>
        <w:jc w:val="both"/>
      </w:pPr>
      <w:r>
        <w:t xml:space="preserve">The CC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categorical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0E56DD37" w14:textId="77777777" w:rsidR="009530E1" w:rsidRDefault="009530E1" w:rsidP="009530E1">
      <w:pPr>
        <w:pStyle w:val="BodyText"/>
        <w:spacing w:line="360" w:lineRule="auto"/>
        <w:ind w:left="540" w:right="332" w:firstLine="470"/>
        <w:jc w:val="both"/>
      </w:pPr>
      <w:r>
        <w:lastRenderedPageBreak/>
        <w:t xml:space="preserve">The technological model employed was a NN designed to handle structured data for a binary classification task. The data was contained in a CSV file with seven features and a target column with two categories. This election tried to find a case where any </w:t>
      </w:r>
      <w:r>
        <w:rPr>
          <w:i/>
          <w:iCs/>
        </w:rPr>
        <w:t xml:space="preserve">“Tech” </w:t>
      </w:r>
      <w:r>
        <w:t>company could face a similar binary classification task, such as determining if a product could be potentially sold based on a binary target, if a mortgage can be given based on a binary target, etc. The model layers are detailed in Table 6.4.2, and model architecture is illustrated in Figure 6.4.2.</w:t>
      </w:r>
    </w:p>
    <w:p w14:paraId="19C37846" w14:textId="77777777" w:rsidR="00E75C03" w:rsidRDefault="00E75C03" w:rsidP="00E75C03">
      <w:pPr>
        <w:pStyle w:val="BodyText"/>
        <w:spacing w:line="360" w:lineRule="auto"/>
        <w:ind w:left="540" w:right="332" w:firstLine="470"/>
        <w:jc w:val="both"/>
      </w:pPr>
      <w:r>
        <w:t xml:space="preserve">The NN was implemented using the </w:t>
      </w:r>
      <w:r>
        <w:rPr>
          <w:i/>
          <w:iCs/>
        </w:rPr>
        <w:t xml:space="preserve">TensorFlow </w:t>
      </w:r>
      <w:r>
        <w:t xml:space="preserve">and </w:t>
      </w:r>
      <w:proofErr w:type="spellStart"/>
      <w:r>
        <w:rPr>
          <w:i/>
          <w:iCs/>
        </w:rPr>
        <w:t>Keras</w:t>
      </w:r>
      <w:proofErr w:type="spellEnd"/>
      <w:r>
        <w:rPr>
          <w:i/>
          <w:iCs/>
        </w:rPr>
        <w:t xml:space="preserve"> </w:t>
      </w:r>
      <w:r>
        <w:t xml:space="preserve">libraries and compiled using the binary cross-entropy loss function </w:t>
      </w:r>
      <w:proofErr w:type="spellStart"/>
      <w:r>
        <w:t>optimised</w:t>
      </w:r>
      <w:proofErr w:type="spellEnd"/>
      <w:r>
        <w:t xml:space="preserve"> with the </w:t>
      </w:r>
      <w:r>
        <w:rPr>
          <w:i/>
          <w:iCs/>
        </w:rPr>
        <w:t>Adam</w:t>
      </w:r>
      <w:r>
        <w:t xml:space="preserve"> </w:t>
      </w:r>
      <w:proofErr w:type="spellStart"/>
      <w:r>
        <w:t>optimiser</w:t>
      </w:r>
      <w:proofErr w:type="spellEnd"/>
      <w:r>
        <w:t>.</w:t>
      </w:r>
    </w:p>
    <w:p w14:paraId="5C5D7852" w14:textId="77777777" w:rsidR="00F414AC" w:rsidRDefault="00F414AC" w:rsidP="00F414AC">
      <w:pPr>
        <w:pStyle w:val="BodyText"/>
        <w:spacing w:line="360" w:lineRule="auto"/>
        <w:ind w:left="540" w:right="332" w:firstLine="470"/>
        <w:jc w:val="both"/>
      </w:pPr>
      <w:r>
        <w:t xml:space="preserve">A simple algorithm was introduced for this project, The Federated Weighted Average </w:t>
      </w:r>
      <w:r w:rsidRPr="002442A8">
        <w:rPr>
          <w:i/>
          <w:iCs/>
        </w:rPr>
        <w:t>(</w:t>
      </w:r>
      <w:proofErr w:type="spellStart"/>
      <w:r w:rsidRPr="002442A8">
        <w:rPr>
          <w:i/>
          <w:iCs/>
        </w:rPr>
        <w:t>FedWAvg</w:t>
      </w:r>
      <w:proofErr w:type="spellEnd"/>
      <w:r w:rsidRPr="002442A8">
        <w:rPr>
          <w:i/>
          <w:iCs/>
        </w:rPr>
        <w:t>)</w:t>
      </w:r>
      <w:r>
        <w:rPr>
          <w:i/>
          <w:iCs/>
        </w:rPr>
        <w:t xml:space="preserve">. </w:t>
      </w:r>
      <w:r>
        <w:t xml:space="preserve">It was designed for the distributed task of training five clients in parallel within the FL server. The server aggregated updates sent by the clients using a weighted averaging method based on the number of data points. The aggregated global model was then distributed to all clients for the next round of training. As shown in Figure 6.6., the server </w:t>
      </w:r>
      <w:proofErr w:type="spellStart"/>
      <w:r>
        <w:t>initialises</w:t>
      </w:r>
      <w:proofErr w:type="spellEnd"/>
      <w:r>
        <w:t xml:space="preserve"> the global model with weighs </w:t>
      </w:r>
      <w:r w:rsidRPr="00A20D1C">
        <w:rPr>
          <w:i/>
          <w:iCs/>
        </w:rPr>
        <w:t>w</w:t>
      </w:r>
      <w:r w:rsidRPr="00A20D1C">
        <w:rPr>
          <w:i/>
          <w:iCs/>
          <w:vertAlign w:val="subscript"/>
        </w:rPr>
        <w:t>0</w:t>
      </w:r>
      <w:r>
        <w:rPr>
          <w:i/>
          <w:iCs/>
        </w:rPr>
        <w:t xml:space="preserve">. </w:t>
      </w:r>
      <w:r>
        <w:t xml:space="preserve">In each round, five clients participate, training the model locally and updating the weights </w:t>
      </w:r>
      <w:r w:rsidRPr="00A20D1C">
        <w:rPr>
          <w:i/>
          <w:iCs/>
        </w:rPr>
        <w:t>w</w:t>
      </w:r>
      <w:r>
        <w:rPr>
          <w:i/>
          <w:iCs/>
          <w:vertAlign w:val="subscript"/>
        </w:rPr>
        <w:t>t</w:t>
      </w:r>
      <w:r>
        <w:rPr>
          <w:i/>
          <w:iCs/>
        </w:rPr>
        <w:t xml:space="preserve">. </w:t>
      </w:r>
      <w:r>
        <w:t>The server then collects the updated weights from all clients, computes a weighted average to update the global model, and finally sends the updated global model back to the clients.</w:t>
      </w:r>
    </w:p>
    <w:p w14:paraId="11E3A0DD" w14:textId="77777777" w:rsidR="002764A4" w:rsidRDefault="002764A4" w:rsidP="002764A4">
      <w:pPr>
        <w:pStyle w:val="BodyText"/>
        <w:spacing w:line="360" w:lineRule="auto"/>
        <w:ind w:left="540" w:right="332" w:firstLine="470"/>
        <w:jc w:val="both"/>
      </w:pPr>
      <w:r w:rsidRPr="00AA16F5">
        <w:t>The data collection process for this project was accomplished using</w:t>
      </w:r>
      <w:r>
        <w:t xml:space="preserve"> </w:t>
      </w:r>
      <w:r w:rsidRPr="00AA16F5">
        <w:t>JNs, with synthetic CSV datasets created for the technological scenario and images for the medical scenario. At this stage, it was necessary to determine the classification and category of the FL server. In terms of FL classification, it clearly does not fall under cross-silo due to the limited amount of data each client holds. While it closely resembles cross-device FL, since the clients are not actual devices, this research classifies it as cross-client FL. The categorization would be horizontal FL, as the clients share the same dataset feature space but differ in the samples they hold.</w:t>
      </w:r>
    </w:p>
    <w:p w14:paraId="058610C8" w14:textId="77777777" w:rsidR="008A6567" w:rsidRDefault="008A6567" w:rsidP="008A6567">
      <w:pPr>
        <w:pStyle w:val="BodyText"/>
        <w:spacing w:line="360" w:lineRule="auto"/>
        <w:ind w:left="540" w:right="332" w:firstLine="470"/>
        <w:jc w:val="both"/>
      </w:pPr>
      <w:r w:rsidRPr="00665DB1">
        <w:t xml:space="preserve">The technological data used in this project was synthetically generated, with the primary requirement being a binary target and features suitable for modelling </w:t>
      </w:r>
      <w:r>
        <w:t>a NN</w:t>
      </w:r>
      <w:r w:rsidRPr="00665DB1">
        <w:t>. To further validate both the model and the art</w:t>
      </w:r>
      <w:r>
        <w:t>e</w:t>
      </w:r>
      <w:r w:rsidRPr="00665DB1">
        <w:t xml:space="preserve">fact itself, two sets of datasets were created: IID and non-IID. Python libraries such as </w:t>
      </w:r>
      <w:proofErr w:type="spellStart"/>
      <w:r w:rsidRPr="008477AE">
        <w:rPr>
          <w:i/>
          <w:iCs/>
        </w:rPr>
        <w:t>numpy</w:t>
      </w:r>
      <w:proofErr w:type="spellEnd"/>
      <w:r w:rsidRPr="00665DB1">
        <w:t xml:space="preserve">, </w:t>
      </w:r>
      <w:r w:rsidRPr="008477AE">
        <w:rPr>
          <w:i/>
          <w:iCs/>
        </w:rPr>
        <w:t>pandas</w:t>
      </w:r>
      <w:r w:rsidRPr="00665DB1">
        <w:t xml:space="preserve">, and </w:t>
      </w:r>
      <w:r w:rsidRPr="008477AE">
        <w:rPr>
          <w:i/>
          <w:iCs/>
        </w:rPr>
        <w:t>Faker</w:t>
      </w:r>
      <w:r w:rsidRPr="00665DB1">
        <w:t xml:space="preserve"> were utilized for this purpose. For the IID datasets, each client received a dataset with normally distributed feature columns and a balanced binary target variable, each consisting of 5,000 rows. The </w:t>
      </w:r>
      <w:r w:rsidRPr="00665DB1">
        <w:lastRenderedPageBreak/>
        <w:t>logic for IID data generation is illustrated in Figure 6.7.1.</w:t>
      </w:r>
    </w:p>
    <w:p w14:paraId="282E5E82" w14:textId="77777777" w:rsidR="001123AE" w:rsidRPr="00B01E28" w:rsidRDefault="001123AE" w:rsidP="001123AE">
      <w:pPr>
        <w:pStyle w:val="BodyText"/>
        <w:spacing w:line="360" w:lineRule="auto"/>
        <w:ind w:left="540" w:right="332" w:firstLine="470"/>
        <w:jc w:val="both"/>
      </w:pPr>
      <w:r>
        <w:t xml:space="preserve">In the other hand, the non-IID datasets introduced variability and imbalance, with one class dominating the target variable and features multiplied by random factors to achieve non normally distributed data. The number of rows in these datasets ranged between 3,000 and 7,000 in total. </w:t>
      </w:r>
      <w:r w:rsidRPr="00665DB1">
        <w:t xml:space="preserve">The logic for </w:t>
      </w:r>
      <w:r>
        <w:t>non-</w:t>
      </w:r>
      <w:r w:rsidRPr="00665DB1">
        <w:t>IID data generation is illustrated in Figure 6.7.</w:t>
      </w:r>
      <w:r>
        <w:t>2</w:t>
      </w:r>
      <w:r w:rsidRPr="00665DB1">
        <w:t>.</w:t>
      </w:r>
    </w:p>
    <w:p w14:paraId="4124D61F" w14:textId="77777777" w:rsidR="00AA2D41" w:rsidRDefault="00AA2D41" w:rsidP="00AA2D41">
      <w:pPr>
        <w:pStyle w:val="BodyText"/>
        <w:spacing w:line="360" w:lineRule="auto"/>
        <w:ind w:left="540" w:right="332" w:firstLine="470"/>
        <w:jc w:val="both"/>
      </w:pPr>
      <w:r w:rsidRPr="004D7485">
        <w:t>In total, five clients were simulated, each receiving both an IID and a non-IID dataset, all of which were saved in CSV format within specific directories.</w:t>
      </w:r>
    </w:p>
    <w:p w14:paraId="32A29314" w14:textId="77777777" w:rsidR="00121391" w:rsidRDefault="00121391" w:rsidP="00121391">
      <w:pPr>
        <w:pStyle w:val="BodyText"/>
        <w:spacing w:line="360" w:lineRule="auto"/>
        <w:ind w:left="540" w:right="332" w:firstLine="470"/>
        <w:jc w:val="both"/>
      </w:pPr>
      <w:r>
        <w:t xml:space="preserve">For this scenario, the RSNA Chest X-ray and MINST datasets were combined. The X-ray images were downloaded, resized, </w:t>
      </w:r>
      <w:proofErr w:type="spellStart"/>
      <w:r>
        <w:t>normalised</w:t>
      </w:r>
      <w:proofErr w:type="spellEnd"/>
      <w:r>
        <w:t xml:space="preserve"> and labelled as </w:t>
      </w:r>
      <w:r>
        <w:rPr>
          <w:i/>
          <w:iCs/>
        </w:rPr>
        <w:t>Lung</w:t>
      </w:r>
      <w:r>
        <w:t xml:space="preserve">. The MNIST dataset was similarly resized, converted to RGB, and labelled as </w:t>
      </w:r>
      <w:r>
        <w:rPr>
          <w:i/>
          <w:iCs/>
        </w:rPr>
        <w:t>Not Lung.</w:t>
      </w:r>
      <w:r>
        <w:t xml:space="preserve"> This process is depicted in</w:t>
      </w:r>
      <w:r>
        <w:rPr>
          <w:i/>
          <w:iCs/>
        </w:rPr>
        <w:t xml:space="preserve"> </w:t>
      </w:r>
      <w:r>
        <w:t xml:space="preserve">Figure 6.7.3. </w:t>
      </w:r>
    </w:p>
    <w:p w14:paraId="50F55357" w14:textId="77777777" w:rsidR="001848F7" w:rsidRPr="00500BF8" w:rsidRDefault="001848F7" w:rsidP="001848F7">
      <w:pPr>
        <w:pStyle w:val="BodyText"/>
        <w:spacing w:line="360" w:lineRule="auto"/>
        <w:ind w:left="540" w:right="332" w:firstLine="470"/>
        <w:jc w:val="both"/>
      </w:pPr>
      <w:r>
        <w:t xml:space="preserve">For the IID scenario, datasets were created with an equal distribution of </w:t>
      </w:r>
      <w:r>
        <w:rPr>
          <w:i/>
          <w:iCs/>
        </w:rPr>
        <w:t xml:space="preserve">Lung </w:t>
      </w:r>
      <w:r>
        <w:t xml:space="preserve">and </w:t>
      </w:r>
      <w:r>
        <w:rPr>
          <w:i/>
          <w:iCs/>
        </w:rPr>
        <w:t>Not Lung</w:t>
      </w:r>
      <w:r>
        <w:t xml:space="preserve"> images, randomly shuffled and then split into the training and test subsets. In the non-IID scenario, class imbalanced was introduced by varying the distribution of the images across clients, some clients would receive more X-ray images and others would receive more MNIST images. The images for each client were saved in folders labelled as IID and non-IID, each containing subfolders for the test and train subsets. This process is demonstrated in</w:t>
      </w:r>
      <w:r>
        <w:rPr>
          <w:i/>
          <w:iCs/>
        </w:rPr>
        <w:t xml:space="preserve"> </w:t>
      </w:r>
      <w:r>
        <w:t>Figure 6.7.4.</w:t>
      </w:r>
    </w:p>
    <w:p w14:paraId="06F39E07" w14:textId="1FBFFDE9" w:rsidR="00CF25AE" w:rsidRDefault="00CF25AE" w:rsidP="00CF25AE">
      <w:pPr>
        <w:pStyle w:val="BodyText"/>
        <w:spacing w:line="360" w:lineRule="auto"/>
        <w:ind w:left="540" w:right="332" w:firstLine="470"/>
        <w:jc w:val="both"/>
      </w:pPr>
      <w:r w:rsidRPr="001512AA">
        <w:rPr>
          <w:highlight w:val="lightGray"/>
        </w:rPr>
        <w:t xml:space="preserve">A high-level overview </w:t>
      </w:r>
      <w:r w:rsidR="00373576" w:rsidRPr="001512AA">
        <w:rPr>
          <w:highlight w:val="lightGray"/>
        </w:rPr>
        <w:t>of</w:t>
      </w:r>
      <w:r w:rsidRPr="001512AA">
        <w:rPr>
          <w:highlight w:val="lightGray"/>
        </w:rPr>
        <w:t xml:space="preserve"> the data generation for the technological and medical scenarios is illustrated in Figure 6.7.5.</w:t>
      </w:r>
    </w:p>
    <w:p w14:paraId="1D9E0E13" w14:textId="5B7F1C88" w:rsidR="00D16907" w:rsidRDefault="00D16907" w:rsidP="00D16907">
      <w:pPr>
        <w:pStyle w:val="BodyText"/>
        <w:spacing w:line="360" w:lineRule="auto"/>
        <w:ind w:left="540" w:right="332" w:firstLine="470"/>
        <w:jc w:val="both"/>
      </w:pPr>
      <w:r w:rsidRPr="00250E78">
        <w:t>A</w:t>
      </w:r>
      <w:r>
        <w:t xml:space="preserve">s introduced in Chapter 3.5., (FL Server Implementation), the artefact was validated according to the methodologies </w:t>
      </w:r>
      <w:r w:rsidR="008B5635">
        <w:t>by</w:t>
      </w:r>
      <w:r w:rsidR="008B5635" w:rsidRPr="00275857">
        <w:t xml:space="preserve"> </w:t>
      </w:r>
      <w:r w:rsidR="00A77DD5">
        <w:t>and</w:t>
      </w:r>
      <w:r w:rsidR="00A77DD5" w:rsidRPr="00275857">
        <w:t xml:space="preserve"> </w:t>
      </w:r>
      <w:r w:rsidR="00A77DD5">
        <w:t>using</w:t>
      </w:r>
      <w:r>
        <w:t xml:space="preserve"> IID and non-IID data. In sections below the results are presented for the technological and medical scenarios under both IID and non-IID variants.</w:t>
      </w:r>
    </w:p>
    <w:p w14:paraId="22F79523" w14:textId="77777777" w:rsidR="005F02F6" w:rsidRDefault="005F02F6" w:rsidP="005F02F6">
      <w:pPr>
        <w:pStyle w:val="BodyText"/>
        <w:spacing w:line="360" w:lineRule="auto"/>
        <w:ind w:left="540" w:right="332" w:firstLine="470"/>
        <w:jc w:val="both"/>
      </w:pPr>
      <w:r w:rsidRPr="00BC33CD">
        <w:t>The synthetic data generated for this scenario followed a normal distribution for the seven features, and the target variable was equally balanced across its two categories for the IID variant</w:t>
      </w:r>
      <w:r>
        <w:t>, as shown in Figure 7.1. Shapiro Tests (STs) were conducted for feature generation, and with an alpha (</w:t>
      </w:r>
      <w:r w:rsidRPr="00A0796F">
        <w:t>α</w:t>
      </w:r>
      <w:r>
        <w:t>) of 5%, the null hypothesis (H0) was accepted. This situation is unlikely to occur in real-life scenarios.</w:t>
      </w:r>
    </w:p>
    <w:p w14:paraId="10A36F6F" w14:textId="77777777" w:rsidR="00C54C05" w:rsidRDefault="00C54C05" w:rsidP="00C54C05">
      <w:pPr>
        <w:pStyle w:val="BodyText"/>
        <w:spacing w:line="360" w:lineRule="auto"/>
        <w:ind w:left="540" w:right="332" w:firstLine="470"/>
        <w:jc w:val="both"/>
      </w:pPr>
      <w:r w:rsidRPr="00C73A9A">
        <w:t xml:space="preserve">In contrast, the non-IID data was not normally distributed, and its target variable was </w:t>
      </w:r>
      <w:r w:rsidRPr="00C73A9A">
        <w:lastRenderedPageBreak/>
        <w:t xml:space="preserve">unbalanced, as described in </w:t>
      </w:r>
      <w:r>
        <w:t xml:space="preserve">STs were conducted for feature generation, with </w:t>
      </w:r>
      <w:r w:rsidRPr="00A0796F">
        <w:t>α</w:t>
      </w:r>
      <w:r>
        <w:t xml:space="preserve"> = 5%, resulted in the rejection H0.</w:t>
      </w:r>
      <w:r w:rsidRPr="00C73A9A">
        <w:t xml:space="preserve"> This scenario is likely to occur in real-life situations.</w:t>
      </w:r>
    </w:p>
    <w:p w14:paraId="31C6B1C8" w14:textId="77777777" w:rsidR="00392613" w:rsidRDefault="00392613" w:rsidP="00392613">
      <w:pPr>
        <w:pStyle w:val="BodyText"/>
        <w:spacing w:line="360" w:lineRule="auto"/>
        <w:ind w:left="540" w:right="332" w:firstLine="470"/>
        <w:jc w:val="both"/>
      </w:pPr>
      <w:r>
        <w:t>After five rounds, the medical scenario with IID data revealed the following results, performance trends by clients and global model.</w:t>
      </w:r>
    </w:p>
    <w:p w14:paraId="2E9F1827" w14:textId="77777777" w:rsidR="00392613" w:rsidRPr="00EA40ED" w:rsidRDefault="00392613" w:rsidP="00392613">
      <w:pPr>
        <w:pStyle w:val="BodyText"/>
        <w:spacing w:line="360" w:lineRule="auto"/>
        <w:ind w:left="540" w:right="332" w:firstLine="470"/>
        <w:jc w:val="both"/>
      </w:pPr>
      <w:r>
        <w:t>Two clients showed improvement, client 2 and client 4. Client 2’s accuracy increased from 0.4927 in round 1 to 0.5092 in round 5, while its loss decreased from 0.8455 to 0.8204. Similarly, client 4’s accuracy improved from 0.5132 to 0.5160, and its loss reduced from 0.8316 to 0.8121. These clients demonstrated improvement, whereas clients 1, 3 and 5 experienced declines, with both accuracy and loss. The global model also showed a decrease in accuracy from 0.5098 in round 1 to 0.5069 in round 5, and a loss increase from 0.8268 to 0.8288. This suggests potential overfitting and indicates that the FL server design and NN architecture may not be optimal for IID data. The results are depicted in Figures 7.1.3 and 7.1.4.</w:t>
      </w:r>
    </w:p>
    <w:p w14:paraId="3A95DB3F" w14:textId="77777777" w:rsidR="00B845B1" w:rsidRDefault="005A73EA" w:rsidP="00B845B1">
      <w:pPr>
        <w:pStyle w:val="BodyText"/>
        <w:spacing w:line="360" w:lineRule="auto"/>
        <w:ind w:left="540" w:right="332" w:firstLine="470"/>
        <w:jc w:val="both"/>
      </w:pPr>
      <w:r w:rsidRPr="00F62BBA">
        <w:t xml:space="preserve">The non-IID data variant produced the following results after training. Clients 1 and 5 showed the most consistent improvements. Client 1’s accuracy increased from 0.5706 in round 1 to 0.5779 in round 5, while its loss decreased from 0.8448 to 0.7945. Similarly, Client 5’s accuracy improved from 0.6950 to 0.7739, with a corresponding loss reduction from 0.7808 to 0.7205. Clients 2 and 3 experienced declines in accuracy and increases in loss. However, the most </w:t>
      </w:r>
      <w:r>
        <w:t>interesting</w:t>
      </w:r>
      <w:r w:rsidRPr="00F62BBA">
        <w:t xml:space="preserve"> insight came from Client 4. Its accuracy fluctuated significantly, rising from 0.2203 in round 1 to 0.8133 in round 3, then dropping to 0.2058 in round 4 before bouncing back to 0.8249 in round 5. This erratic performance might be due to communication issues, such as delays in sending accuracy metrics for aggregation or other communication-related problems, which should be addressed in future work. Overall, the model performed well with non-IID data, as the global model's accuracy improved from 0.5807 in round 1 to 0.6621 in round 5, with a corresponding decrease in loss from 0.7911 to 0.7649. The results are shown in Figures 7.1.5 and 7.1.6.</w:t>
      </w:r>
      <w:r w:rsidR="00B845B1">
        <w:br/>
      </w:r>
      <w:r w:rsidR="00B845B1" w:rsidRPr="00A5075B">
        <w:t xml:space="preserve">As explained in Section 6.7.2, the medical data used was a combination of X-ray (lung images) and MNIST (number images) datasets. The distribution of training and testing images across clients for this scenario is described in Figure 7.2.1. In the IID variant, all sets were equally balanced, while in the non-IID variant, the sets were introduced with imbalances. </w:t>
      </w:r>
      <w:r w:rsidR="00B845B1" w:rsidRPr="00A5075B">
        <w:rPr>
          <w:i/>
          <w:iCs/>
        </w:rPr>
        <w:t>Balanced</w:t>
      </w:r>
      <w:r w:rsidR="00B845B1" w:rsidRPr="00A5075B">
        <w:t xml:space="preserve"> refers to having 150 images per set, whereas in the </w:t>
      </w:r>
      <w:r w:rsidR="00B845B1" w:rsidRPr="00A5075B">
        <w:rPr>
          <w:i/>
          <w:iCs/>
        </w:rPr>
        <w:t>unbalanced</w:t>
      </w:r>
      <w:r w:rsidR="00B845B1" w:rsidRPr="00A5075B">
        <w:t xml:space="preserve"> </w:t>
      </w:r>
      <w:r w:rsidR="00B845B1">
        <w:t>version</w:t>
      </w:r>
      <w:r w:rsidR="00B845B1" w:rsidRPr="00A5075B">
        <w:t>, the number of images varied across sets.</w:t>
      </w:r>
    </w:p>
    <w:p w14:paraId="2C1BFEE8" w14:textId="780E8041" w:rsidR="00B7661C" w:rsidRDefault="00B7661C" w:rsidP="00B7661C">
      <w:pPr>
        <w:pStyle w:val="BodyText"/>
        <w:spacing w:line="360" w:lineRule="auto"/>
        <w:ind w:left="540" w:right="332" w:firstLine="470"/>
        <w:jc w:val="both"/>
      </w:pPr>
      <w:r w:rsidRPr="002D1257">
        <w:lastRenderedPageBreak/>
        <w:t xml:space="preserve">The IID variant of the medical scenario produced the following results after training. All clients maintained an accuracy of </w:t>
      </w:r>
      <w:r>
        <w:t>one</w:t>
      </w:r>
      <w:r w:rsidRPr="002D1257">
        <w:t xml:space="preserve">, and the global accuracy also remained at </w:t>
      </w:r>
      <w:r>
        <w:t>one</w:t>
      </w:r>
      <w:r w:rsidRPr="002D1257">
        <w:t>. Jittering was introduced in Figure 7.2.2 to prevent the trend lines from overlapping. Additionally, the loss scores were stable and close to zero, as shown in Figure 7.2.3. These results are somewhat unrealistic due to the inherently simplified nature of the IID data.</w:t>
      </w:r>
      <w:r w:rsidR="0016402F">
        <w:br/>
      </w:r>
    </w:p>
    <w:p w14:paraId="11449DB0" w14:textId="77777777" w:rsidR="0016402F" w:rsidRDefault="0016402F" w:rsidP="0016402F">
      <w:pPr>
        <w:pStyle w:val="BodyText"/>
        <w:spacing w:line="360" w:lineRule="auto"/>
        <w:ind w:left="540" w:right="332" w:firstLine="470"/>
        <w:jc w:val="both"/>
      </w:pPr>
      <w:r w:rsidRPr="00886BA1">
        <w:t xml:space="preserve">The non-IID variant produced the following results after training. Clients 3 and 5 maintained an accuracy of </w:t>
      </w:r>
      <w:r>
        <w:t>1.0000</w:t>
      </w:r>
      <w:r w:rsidRPr="00886BA1">
        <w:t xml:space="preserve"> throughout the training, and their loss values improved. Client 2 showed an increase in accuracy from 0.6957 in round 1 to 0.8125 in round 5, along with a slight improvement in loss from 0.3353 to 0.3261. However, Clients 1 and 4 did not perform well in either accuracy or loss. Overall, the global model’s accuracy decreased from 0.8769 in round 1 to 0.8601 in round 5, while the global loss increased from 0.1766 to 0.2093, highlighting the complexity of dealing with non-IID data. The results are depicted in Figures 7.2.3 and 7.2.4.</w:t>
      </w:r>
    </w:p>
    <w:p w14:paraId="46B6E95E" w14:textId="77777777" w:rsidR="00B11384" w:rsidRDefault="00B11384" w:rsidP="00B11384">
      <w:pPr>
        <w:pStyle w:val="BodyText"/>
        <w:spacing w:line="360" w:lineRule="auto"/>
        <w:ind w:left="540" w:right="332" w:firstLine="470"/>
        <w:jc w:val="both"/>
      </w:pPr>
      <w:r w:rsidRPr="00AA7314">
        <w:t>This chapter presented interesting results. For the IID variants, none of them improved the global model. In the technological scenario, only two clients showed improvement, while in the medical scenario, 100% accuracy and minimal loss were achieved from rounds one to five. However, in real-world settings, it is unlikely that data would be perfectly distributed across clients.</w:t>
      </w:r>
    </w:p>
    <w:p w14:paraId="7223A219" w14:textId="77777777" w:rsidR="00B11384" w:rsidRDefault="00B11384" w:rsidP="00B11384">
      <w:pPr>
        <w:pStyle w:val="BodyText"/>
        <w:suppressAutoHyphens/>
        <w:spacing w:line="360" w:lineRule="auto"/>
        <w:ind w:left="540" w:right="332" w:firstLine="470"/>
        <w:jc w:val="both"/>
      </w:pPr>
      <w:r>
        <w:t xml:space="preserve"> </w:t>
      </w:r>
      <w:r w:rsidRPr="00AA7314">
        <w:t>In contrast, the non-IID settings, which more closely reflect real-world scenarios, only showed improvement in the technological scenario. Three clients demonstrated improved accuracy and reduced losses over rounds. In the medical scenario, the global model did not improve, and only two clients saw better scores. A summary is provided in Table 7.3.</w:t>
      </w:r>
    </w:p>
    <w:p w14:paraId="59166B73" w14:textId="77777777" w:rsidR="00A72247" w:rsidRDefault="00A72247" w:rsidP="00A72247">
      <w:pPr>
        <w:pStyle w:val="BodyText"/>
        <w:spacing w:line="360" w:lineRule="auto"/>
        <w:ind w:left="540" w:right="332" w:firstLine="470"/>
        <w:jc w:val="both"/>
      </w:pPr>
      <w:r w:rsidRPr="006356C1">
        <w:t xml:space="preserve">These insights highlight some of the limitations of the FL server. One such limitation includes communication issues, such as the problem encountered with client 4 in the technological non-IID scenario, which suggests that a mechanism must be in place to prevent such </w:t>
      </w:r>
      <w:proofErr w:type="spellStart"/>
      <w:r w:rsidRPr="006356C1">
        <w:t>behaviour</w:t>
      </w:r>
      <w:proofErr w:type="spellEnd"/>
      <w:r w:rsidRPr="006356C1">
        <w:t>. Another limitation is optimal client performance; excluding the medical IID scenario, the other three scenarios did not show uniform improvement across all clients. Several factors could contribute to this, such as algorithmic inefficiencies or imbalanced weights.</w:t>
      </w:r>
    </w:p>
    <w:p w14:paraId="4C24FFDB" w14:textId="77777777" w:rsidR="00A72247" w:rsidRDefault="00A72247" w:rsidP="00A72247">
      <w:pPr>
        <w:pStyle w:val="BodyText"/>
        <w:spacing w:line="360" w:lineRule="auto"/>
        <w:ind w:left="540" w:right="332" w:firstLine="470"/>
        <w:jc w:val="both"/>
      </w:pPr>
      <w:r w:rsidRPr="006356C1">
        <w:t xml:space="preserve">A third limitation concerns the type of data. In the technological scenario, tabular data was used, while in the medical scenario, images were involved. Dedicating a specific FL </w:t>
      </w:r>
      <w:r w:rsidRPr="006356C1">
        <w:lastRenderedPageBreak/>
        <w:t>server to handle only one type of data may optimize performance metrics.</w:t>
      </w:r>
    </w:p>
    <w:p w14:paraId="42784FAC" w14:textId="77777777" w:rsidR="00A72247" w:rsidRPr="006356C1" w:rsidRDefault="00A72247" w:rsidP="00A72247">
      <w:pPr>
        <w:pStyle w:val="BodyText"/>
        <w:suppressAutoHyphens/>
        <w:spacing w:line="360" w:lineRule="auto"/>
        <w:ind w:left="540" w:right="332" w:firstLine="470"/>
        <w:jc w:val="both"/>
      </w:pPr>
      <w:r w:rsidRPr="006356C1">
        <w:t>However, these limitations present opportunities for future improvements and experimentation. Implementing robust logic to prevent drops in accuracy, addressing optimal client performance, and developing data-specific FL servers are all areas to focus on moving forward.</w:t>
      </w:r>
    </w:p>
    <w:p w14:paraId="5AA9EC5F" w14:textId="77777777" w:rsidR="00A72247" w:rsidRPr="00AA7314" w:rsidRDefault="00A72247" w:rsidP="00B11384">
      <w:pPr>
        <w:pStyle w:val="BodyText"/>
        <w:suppressAutoHyphens/>
        <w:spacing w:line="360" w:lineRule="auto"/>
        <w:ind w:left="540" w:right="332" w:firstLine="470"/>
        <w:jc w:val="both"/>
      </w:pPr>
    </w:p>
    <w:p w14:paraId="0656B052" w14:textId="77777777" w:rsidR="00B11384" w:rsidRPr="00886BA1" w:rsidRDefault="00B11384" w:rsidP="0016402F">
      <w:pPr>
        <w:pStyle w:val="BodyText"/>
        <w:spacing w:line="360" w:lineRule="auto"/>
        <w:ind w:left="540" w:right="332" w:firstLine="470"/>
        <w:jc w:val="both"/>
      </w:pPr>
    </w:p>
    <w:p w14:paraId="080DB77B" w14:textId="77777777" w:rsidR="0016402F" w:rsidRDefault="0016402F" w:rsidP="00B7661C">
      <w:pPr>
        <w:pStyle w:val="BodyText"/>
        <w:spacing w:line="360" w:lineRule="auto"/>
        <w:ind w:left="540" w:right="332" w:firstLine="470"/>
        <w:jc w:val="both"/>
      </w:pPr>
    </w:p>
    <w:p w14:paraId="08D34573" w14:textId="77777777" w:rsidR="00B7661C" w:rsidRPr="00A5075B" w:rsidRDefault="00B7661C" w:rsidP="00B845B1">
      <w:pPr>
        <w:pStyle w:val="BodyText"/>
        <w:spacing w:line="360" w:lineRule="auto"/>
        <w:ind w:left="540" w:right="332" w:firstLine="470"/>
        <w:jc w:val="both"/>
      </w:pPr>
    </w:p>
    <w:p w14:paraId="3A1B0423" w14:textId="2208D741" w:rsidR="005A73EA" w:rsidRDefault="005A73EA" w:rsidP="005A73EA">
      <w:pPr>
        <w:pStyle w:val="BodyText"/>
        <w:spacing w:line="360" w:lineRule="auto"/>
        <w:ind w:left="540" w:right="332" w:firstLine="470"/>
        <w:jc w:val="both"/>
      </w:pPr>
    </w:p>
    <w:p w14:paraId="7CBB1FFA" w14:textId="77777777" w:rsidR="00392613" w:rsidRDefault="00392613" w:rsidP="00C54C05">
      <w:pPr>
        <w:pStyle w:val="BodyText"/>
        <w:spacing w:line="360" w:lineRule="auto"/>
        <w:ind w:left="540" w:right="332" w:firstLine="470"/>
        <w:jc w:val="both"/>
      </w:pPr>
    </w:p>
    <w:p w14:paraId="2DF03880" w14:textId="77777777" w:rsidR="007A48FD" w:rsidRPr="00250E78" w:rsidRDefault="007A48FD" w:rsidP="00D16907">
      <w:pPr>
        <w:pStyle w:val="BodyText"/>
        <w:spacing w:line="360" w:lineRule="auto"/>
        <w:ind w:left="540" w:right="332" w:firstLine="470"/>
        <w:jc w:val="both"/>
      </w:pPr>
    </w:p>
    <w:p w14:paraId="3CE0F830" w14:textId="77777777" w:rsidR="00D16907" w:rsidRDefault="00D16907" w:rsidP="00CF25AE">
      <w:pPr>
        <w:pStyle w:val="BodyText"/>
        <w:spacing w:line="360" w:lineRule="auto"/>
        <w:ind w:left="540" w:right="332" w:firstLine="470"/>
        <w:jc w:val="both"/>
      </w:pPr>
    </w:p>
    <w:p w14:paraId="551BF709" w14:textId="77777777" w:rsidR="001512AA" w:rsidRPr="00500BF8" w:rsidRDefault="001512AA" w:rsidP="00CF25AE">
      <w:pPr>
        <w:pStyle w:val="BodyText"/>
        <w:spacing w:line="360" w:lineRule="auto"/>
        <w:ind w:left="540" w:right="332" w:firstLine="470"/>
        <w:jc w:val="both"/>
      </w:pPr>
    </w:p>
    <w:p w14:paraId="29A59942" w14:textId="77777777" w:rsidR="001848F7" w:rsidRPr="006B4DF5" w:rsidRDefault="001848F7" w:rsidP="00121391">
      <w:pPr>
        <w:pStyle w:val="BodyText"/>
        <w:spacing w:line="360" w:lineRule="auto"/>
        <w:ind w:left="540" w:right="332" w:firstLine="470"/>
        <w:jc w:val="both"/>
      </w:pPr>
    </w:p>
    <w:p w14:paraId="68B99553" w14:textId="77777777" w:rsidR="00121391" w:rsidRPr="004D7485" w:rsidRDefault="00121391" w:rsidP="00AA2D41">
      <w:pPr>
        <w:pStyle w:val="BodyText"/>
        <w:spacing w:line="360" w:lineRule="auto"/>
        <w:ind w:left="540" w:right="332" w:firstLine="470"/>
        <w:jc w:val="both"/>
      </w:pPr>
    </w:p>
    <w:p w14:paraId="0395E2E7" w14:textId="77777777" w:rsidR="001123AE" w:rsidRPr="00B01E28" w:rsidRDefault="001123AE" w:rsidP="008A6567">
      <w:pPr>
        <w:pStyle w:val="BodyText"/>
        <w:spacing w:line="360" w:lineRule="auto"/>
        <w:ind w:left="540" w:right="332" w:firstLine="470"/>
        <w:jc w:val="both"/>
      </w:pPr>
    </w:p>
    <w:p w14:paraId="0856D069" w14:textId="77777777" w:rsidR="008A6567" w:rsidRPr="00146A24" w:rsidRDefault="008A6567" w:rsidP="002764A4">
      <w:pPr>
        <w:pStyle w:val="BodyText"/>
        <w:spacing w:line="360" w:lineRule="auto"/>
        <w:ind w:left="540" w:right="332" w:firstLine="470"/>
        <w:jc w:val="both"/>
      </w:pPr>
    </w:p>
    <w:p w14:paraId="37E2C671" w14:textId="77777777" w:rsidR="002764A4" w:rsidRPr="003F7AEB" w:rsidRDefault="002764A4" w:rsidP="00F414AC">
      <w:pPr>
        <w:pStyle w:val="BodyText"/>
        <w:spacing w:line="360" w:lineRule="auto"/>
        <w:ind w:left="540" w:right="332" w:firstLine="470"/>
        <w:jc w:val="both"/>
      </w:pPr>
    </w:p>
    <w:sectPr w:rsidR="002764A4" w:rsidRPr="003F7AE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27ADA"/>
    <w:rsid w:val="000462AB"/>
    <w:rsid w:val="00047CFD"/>
    <w:rsid w:val="00087328"/>
    <w:rsid w:val="00087474"/>
    <w:rsid w:val="000A7E77"/>
    <w:rsid w:val="000B06AD"/>
    <w:rsid w:val="000B3CD2"/>
    <w:rsid w:val="000C04DE"/>
    <w:rsid w:val="000E17BB"/>
    <w:rsid w:val="001123AE"/>
    <w:rsid w:val="00121391"/>
    <w:rsid w:val="00123D4C"/>
    <w:rsid w:val="00131AB9"/>
    <w:rsid w:val="00142578"/>
    <w:rsid w:val="001512AA"/>
    <w:rsid w:val="0016402F"/>
    <w:rsid w:val="00166DD3"/>
    <w:rsid w:val="00173BB7"/>
    <w:rsid w:val="001848F7"/>
    <w:rsid w:val="001A0569"/>
    <w:rsid w:val="001C692B"/>
    <w:rsid w:val="001F7438"/>
    <w:rsid w:val="00206742"/>
    <w:rsid w:val="00223B4C"/>
    <w:rsid w:val="00245C05"/>
    <w:rsid w:val="00257970"/>
    <w:rsid w:val="00260B7B"/>
    <w:rsid w:val="002764A4"/>
    <w:rsid w:val="002E714B"/>
    <w:rsid w:val="002F12F9"/>
    <w:rsid w:val="002F3C42"/>
    <w:rsid w:val="00373576"/>
    <w:rsid w:val="00392613"/>
    <w:rsid w:val="003A5EBE"/>
    <w:rsid w:val="003D1978"/>
    <w:rsid w:val="003F11B8"/>
    <w:rsid w:val="003F70E7"/>
    <w:rsid w:val="00405E7C"/>
    <w:rsid w:val="00430E6C"/>
    <w:rsid w:val="0044574A"/>
    <w:rsid w:val="00456E51"/>
    <w:rsid w:val="00464FE4"/>
    <w:rsid w:val="00485063"/>
    <w:rsid w:val="004856A3"/>
    <w:rsid w:val="00493DA2"/>
    <w:rsid w:val="004A1387"/>
    <w:rsid w:val="005007A4"/>
    <w:rsid w:val="00503D5E"/>
    <w:rsid w:val="005164AA"/>
    <w:rsid w:val="00523515"/>
    <w:rsid w:val="00544831"/>
    <w:rsid w:val="00546013"/>
    <w:rsid w:val="005A73EA"/>
    <w:rsid w:val="005C052C"/>
    <w:rsid w:val="005E1034"/>
    <w:rsid w:val="005F02F6"/>
    <w:rsid w:val="005F1EDF"/>
    <w:rsid w:val="00633FCD"/>
    <w:rsid w:val="006C6303"/>
    <w:rsid w:val="006F07AB"/>
    <w:rsid w:val="006F64DD"/>
    <w:rsid w:val="00707E42"/>
    <w:rsid w:val="0073329A"/>
    <w:rsid w:val="00745422"/>
    <w:rsid w:val="00753692"/>
    <w:rsid w:val="00786277"/>
    <w:rsid w:val="007A0AA4"/>
    <w:rsid w:val="007A48FD"/>
    <w:rsid w:val="00816930"/>
    <w:rsid w:val="0085371A"/>
    <w:rsid w:val="00885553"/>
    <w:rsid w:val="008A6567"/>
    <w:rsid w:val="008B5635"/>
    <w:rsid w:val="008D060D"/>
    <w:rsid w:val="00942437"/>
    <w:rsid w:val="009530E1"/>
    <w:rsid w:val="00986109"/>
    <w:rsid w:val="00997A80"/>
    <w:rsid w:val="009A3A34"/>
    <w:rsid w:val="009C0398"/>
    <w:rsid w:val="009D58DD"/>
    <w:rsid w:val="00A020CC"/>
    <w:rsid w:val="00A37922"/>
    <w:rsid w:val="00A72247"/>
    <w:rsid w:val="00A77DD5"/>
    <w:rsid w:val="00A8449B"/>
    <w:rsid w:val="00A94F7D"/>
    <w:rsid w:val="00A95F9C"/>
    <w:rsid w:val="00AA218F"/>
    <w:rsid w:val="00AA2D41"/>
    <w:rsid w:val="00AB02EF"/>
    <w:rsid w:val="00AB4968"/>
    <w:rsid w:val="00AE3409"/>
    <w:rsid w:val="00B0110F"/>
    <w:rsid w:val="00B101CA"/>
    <w:rsid w:val="00B11384"/>
    <w:rsid w:val="00B12376"/>
    <w:rsid w:val="00B54A07"/>
    <w:rsid w:val="00B55C30"/>
    <w:rsid w:val="00B72601"/>
    <w:rsid w:val="00B7661C"/>
    <w:rsid w:val="00B845B1"/>
    <w:rsid w:val="00B95B51"/>
    <w:rsid w:val="00BA7622"/>
    <w:rsid w:val="00BB45CE"/>
    <w:rsid w:val="00BD08A3"/>
    <w:rsid w:val="00BD155A"/>
    <w:rsid w:val="00C0107F"/>
    <w:rsid w:val="00C034D2"/>
    <w:rsid w:val="00C11B98"/>
    <w:rsid w:val="00C21D9C"/>
    <w:rsid w:val="00C4149D"/>
    <w:rsid w:val="00C42D83"/>
    <w:rsid w:val="00C50A70"/>
    <w:rsid w:val="00C54C05"/>
    <w:rsid w:val="00C9362D"/>
    <w:rsid w:val="00CC475D"/>
    <w:rsid w:val="00CE3558"/>
    <w:rsid w:val="00CF25AE"/>
    <w:rsid w:val="00CF350A"/>
    <w:rsid w:val="00CF7A0D"/>
    <w:rsid w:val="00D053B4"/>
    <w:rsid w:val="00D06352"/>
    <w:rsid w:val="00D16907"/>
    <w:rsid w:val="00D22A8F"/>
    <w:rsid w:val="00D33F8D"/>
    <w:rsid w:val="00D43707"/>
    <w:rsid w:val="00D94A46"/>
    <w:rsid w:val="00D97EB8"/>
    <w:rsid w:val="00DA45B4"/>
    <w:rsid w:val="00DE381B"/>
    <w:rsid w:val="00E2294C"/>
    <w:rsid w:val="00E27FEA"/>
    <w:rsid w:val="00E34C13"/>
    <w:rsid w:val="00E35579"/>
    <w:rsid w:val="00E3559F"/>
    <w:rsid w:val="00E46996"/>
    <w:rsid w:val="00E4745E"/>
    <w:rsid w:val="00E5044D"/>
    <w:rsid w:val="00E73720"/>
    <w:rsid w:val="00E75C03"/>
    <w:rsid w:val="00EB4C76"/>
    <w:rsid w:val="00EC03D0"/>
    <w:rsid w:val="00EC6A84"/>
    <w:rsid w:val="00EF5FFE"/>
    <w:rsid w:val="00F00165"/>
    <w:rsid w:val="00F414AC"/>
    <w:rsid w:val="00F41A81"/>
    <w:rsid w:val="00F44367"/>
    <w:rsid w:val="00F91B81"/>
    <w:rsid w:val="00F93A02"/>
    <w:rsid w:val="00F97170"/>
    <w:rsid w:val="00FA2732"/>
    <w:rsid w:val="00FF3B7B"/>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68</TotalTime>
  <Pages>34</Pages>
  <Words>13603</Words>
  <Characters>77541</Characters>
  <Application>Microsoft Office Word</Application>
  <DocSecurity>0</DocSecurity>
  <Lines>646</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124</cp:revision>
  <dcterms:created xsi:type="dcterms:W3CDTF">2024-07-18T23:46:00Z</dcterms:created>
  <dcterms:modified xsi:type="dcterms:W3CDTF">2024-09-08T19:42:00Z</dcterms:modified>
</cp:coreProperties>
</file>